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830C0" w:rsidRPr="0049634D" w:rsidRDefault="006830C0" w:rsidP="006830C0">
      <w:pPr>
        <w:pStyle w:val="Text"/>
        <w:spacing w:line="240" w:lineRule="auto"/>
        <w:ind w:left="5812"/>
        <w:jc w:val="left"/>
      </w:pPr>
      <w:bookmarkStart w:id="0" w:name="_Toc137396478"/>
      <w:bookmarkStart w:id="1" w:name="_Toc141195949"/>
      <w:r w:rsidRPr="00535F1D">
        <w:rPr>
          <w:noProof/>
        </w:rPr>
        <w:drawing>
          <wp:anchor distT="0" distB="0" distL="114300" distR="114300" simplePos="0" relativeHeight="251660288" behindDoc="0" locked="0" layoutInCell="1" allowOverlap="1" wp14:anchorId="437770B3" wp14:editId="582B62DC">
            <wp:simplePos x="0" y="0"/>
            <wp:positionH relativeFrom="column">
              <wp:posOffset>42545</wp:posOffset>
            </wp:positionH>
            <wp:positionV relativeFrom="paragraph">
              <wp:posOffset>41910</wp:posOffset>
            </wp:positionV>
            <wp:extent cx="3484712" cy="495300"/>
            <wp:effectExtent l="0" t="0" r="1905" b="0"/>
            <wp:wrapNone/>
            <wp:docPr id="18" name="Bild 4" descr="TUC deutsch werblich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C deutsch werblich RG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65641" cy="5068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F1D">
        <w:t>Fakultät für Maschinenbau</w:t>
      </w:r>
      <w:r w:rsidRPr="00535F1D">
        <w:br/>
        <w:t>Professur Arbeitswissenschaft</w:t>
      </w:r>
      <w:r w:rsidRPr="00535F1D">
        <w:br/>
        <w:t>und Innovationsmanagement</w:t>
      </w:r>
    </w:p>
    <w:p w:rsidR="006830C0" w:rsidRPr="0049634D" w:rsidRDefault="006830C0" w:rsidP="006830C0">
      <w:pPr>
        <w:pStyle w:val="Text"/>
      </w:pPr>
      <w:r w:rsidRPr="00535F1D">
        <w:rPr>
          <w:noProof/>
        </w:rPr>
        <mc:AlternateContent>
          <mc:Choice Requires="wps">
            <w:drawing>
              <wp:anchor distT="0" distB="0" distL="114300" distR="114300" simplePos="0" relativeHeight="251659264" behindDoc="0" locked="0" layoutInCell="1" allowOverlap="1" wp14:anchorId="137C77FA" wp14:editId="2913746F">
                <wp:simplePos x="0" y="0"/>
                <wp:positionH relativeFrom="margin">
                  <wp:posOffset>15240</wp:posOffset>
                </wp:positionH>
                <wp:positionV relativeFrom="paragraph">
                  <wp:posOffset>101229</wp:posOffset>
                </wp:positionV>
                <wp:extent cx="5905500" cy="0"/>
                <wp:effectExtent l="0" t="0" r="19050" b="1905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05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68BB52" id="Line 3"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2pt,7.95pt" to="466.2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d8a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TjHSJEO&#10;JNoKxdFT6ExvXAEBldrZUBs9qxez1fS7Q0pXLVEHHhm+XgykZSEjeZMSNs4A/r7/rBnEkKPXsU3n&#10;xnYBEhqAzlGNy10NfvaIwuF0kU6n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">
                <w10:wrap anchorx="margin"/>
              </v:line>
            </w:pict>
          </mc:Fallback>
        </mc:AlternateContent>
      </w:r>
    </w:p>
    <w:p w:rsidR="006830C0" w:rsidRPr="0049634D" w:rsidRDefault="006830C0" w:rsidP="006830C0">
      <w:pPr>
        <w:pStyle w:val="Text"/>
      </w:pPr>
    </w:p>
    <w:p w:rsidR="006830C0" w:rsidRPr="0049634D" w:rsidRDefault="006830C0" w:rsidP="006830C0">
      <w:pPr>
        <w:pStyle w:val="Text"/>
      </w:pPr>
    </w:p>
    <w:p w:rsidR="006830C0" w:rsidRPr="0049634D" w:rsidRDefault="006830C0" w:rsidP="006830C0">
      <w:pPr>
        <w:pStyle w:val="Text"/>
      </w:pPr>
    </w:p>
    <w:p w:rsidR="006830C0" w:rsidRPr="00DF5C34" w:rsidRDefault="00BE5579" w:rsidP="006830C0">
      <w:pPr>
        <w:pStyle w:val="Titel"/>
      </w:pPr>
      <w:sdt>
        <w:sdtPr>
          <w:alias w:val="Form"/>
          <w:tag w:val="Form"/>
          <w:id w:val="1667746417"/>
          <w:placeholder>
            <w:docPart w:val="A5E4881AA92846C9997B516C153BDD94"/>
          </w:placeholder>
          <w:showingPlcHdr/>
          <w:comboBox>
            <w:listItem w:value=" "/>
            <w:listItem w:displayText="Masterarbeit" w:value="Masterarbeit"/>
            <w:listItem w:displayText="Bachelorarbeit" w:value="Bachelorarbeit"/>
            <w:listItem w:displayText="Projektarbeit" w:value="Projektarbeit"/>
            <w:listItem w:displayText="Studienarbeit" w:value="Studienarbeit"/>
            <w:listItem w:displayText="Seminararbeit" w:value="Seminararbeit"/>
            <w:listItem w:displayText="Hausarbeit" w:value="Hausarbeit"/>
          </w:comboBox>
        </w:sdtPr>
        <w:sdtEndPr/>
        <w:sdtContent>
          <w:r w:rsidR="006830C0" w:rsidRPr="009949DB">
            <w:rPr>
              <w:rStyle w:val="Platzhaltertext"/>
              <w:highlight w:val="yellow"/>
            </w:rPr>
            <w:t>Wählen Sie ein Element aus.</w:t>
          </w:r>
        </w:sdtContent>
      </w:sdt>
    </w:p>
    <w:p w:rsidR="006830C0" w:rsidRPr="00535F1D" w:rsidRDefault="006830C0" w:rsidP="006830C0">
      <w:pPr>
        <w:pStyle w:val="Text"/>
        <w:rPr>
          <w:lang w:eastAsia="fr-FR"/>
        </w:rPr>
      </w:pPr>
    </w:p>
    <w:p w:rsidR="006830C0" w:rsidRPr="00535F1D" w:rsidRDefault="006830C0" w:rsidP="006830C0">
      <w:pPr>
        <w:pStyle w:val="Text"/>
        <w:rPr>
          <w:lang w:eastAsia="fr-FR"/>
        </w:rPr>
      </w:pPr>
    </w:p>
    <w:p w:rsidR="006830C0" w:rsidRPr="00535F1D" w:rsidRDefault="006830C0" w:rsidP="006830C0">
      <w:pPr>
        <w:pStyle w:val="Text"/>
        <w:rPr>
          <w:lang w:eastAsia="fr-FR"/>
        </w:rPr>
      </w:pPr>
    </w:p>
    <w:p w:rsidR="006830C0" w:rsidRPr="00DF5C34" w:rsidRDefault="006830C0" w:rsidP="006830C0">
      <w:pPr>
        <w:pStyle w:val="TitelseiteFett"/>
      </w:pPr>
      <w:r w:rsidRPr="00DF5C34">
        <w:t>Thema:</w:t>
      </w:r>
      <w:r w:rsidRPr="00DF5C34">
        <w:tab/>
      </w:r>
      <w:r w:rsidRPr="00DF5C34">
        <w:tab/>
      </w:r>
      <w:r>
        <w:tab/>
      </w:r>
      <w:r w:rsidRPr="00DF5C34">
        <w:rPr>
          <w:highlight w:val="yellow"/>
        </w:rPr>
        <w:t>Tragen Sie hier das Kurzthema der Arbeit ein</w:t>
      </w:r>
    </w:p>
    <w:p w:rsidR="006830C0" w:rsidRPr="00535F1D" w:rsidRDefault="006830C0" w:rsidP="006830C0">
      <w:pPr>
        <w:pStyle w:val="Text"/>
        <w:rPr>
          <w:lang w:eastAsia="fr-FR"/>
        </w:rPr>
      </w:pPr>
    </w:p>
    <w:p w:rsidR="006830C0" w:rsidRPr="00535F1D" w:rsidRDefault="006830C0" w:rsidP="006830C0">
      <w:pPr>
        <w:pStyle w:val="Text"/>
        <w:rPr>
          <w:lang w:eastAsia="fr-FR"/>
        </w:rPr>
      </w:pPr>
    </w:p>
    <w:p w:rsidR="006830C0" w:rsidRPr="00535F1D" w:rsidRDefault="006830C0" w:rsidP="006830C0">
      <w:pPr>
        <w:pStyle w:val="Text"/>
        <w:rPr>
          <w:lang w:eastAsia="fr-FR"/>
        </w:rPr>
      </w:pPr>
    </w:p>
    <w:p w:rsidR="006830C0" w:rsidRPr="00535F1D" w:rsidRDefault="006830C0" w:rsidP="006830C0">
      <w:pPr>
        <w:pStyle w:val="TitelseiteFett"/>
      </w:pPr>
      <w:r w:rsidRPr="00535F1D">
        <w:t>vorgelegt von:</w:t>
      </w:r>
      <w:r>
        <w:tab/>
      </w:r>
      <w:r>
        <w:tab/>
      </w:r>
      <w:r w:rsidRPr="00535F1D">
        <w:rPr>
          <w:highlight w:val="yellow"/>
        </w:rPr>
        <w:t>Vorname Name</w:t>
      </w:r>
    </w:p>
    <w:p w:rsidR="006830C0" w:rsidRPr="00DA12EF" w:rsidRDefault="006830C0" w:rsidP="006830C0">
      <w:pPr>
        <w:pStyle w:val="Text"/>
      </w:pPr>
      <w:r>
        <w:tab/>
      </w:r>
      <w:r>
        <w:tab/>
      </w:r>
      <w:r>
        <w:tab/>
      </w:r>
      <w:r w:rsidRPr="00DA12EF">
        <w:t xml:space="preserve">geb. am </w:t>
      </w:r>
      <w:sdt>
        <w:sdtPr>
          <w:id w:val="1048192953"/>
          <w:placeholder>
            <w:docPart w:val="D44AE656BD354D42AD127B9C1F4AF005"/>
          </w:placeholder>
          <w:showingPlcHdr/>
          <w:date>
            <w:dateFormat w:val="dd.MM.yyyy"/>
            <w:lid w:val="de-DE"/>
            <w:storeMappedDataAs w:val="dateTime"/>
            <w:calendar w:val="gregorian"/>
          </w:date>
        </w:sdtPr>
        <w:sdtEndPr/>
        <w:sdtContent>
          <w:r w:rsidRPr="009E15F9">
            <w:rPr>
              <w:rStyle w:val="Platzhaltertext"/>
              <w:color w:val="000000" w:themeColor="text1"/>
              <w:highlight w:val="yellow"/>
            </w:rPr>
            <w:t>Klicken Sie hier, um ein Datum einzugeben.</w:t>
          </w:r>
        </w:sdtContent>
      </w:sdt>
      <w:r>
        <w:t xml:space="preserve"> </w:t>
      </w:r>
      <w:r w:rsidRPr="00DA12EF">
        <w:t xml:space="preserve">in </w:t>
      </w:r>
      <w:r w:rsidRPr="00DA12EF">
        <w:rPr>
          <w:highlight w:val="yellow"/>
        </w:rPr>
        <w:t>Geburtsort</w:t>
      </w:r>
    </w:p>
    <w:p w:rsidR="006830C0" w:rsidRPr="00535F1D" w:rsidRDefault="006830C0" w:rsidP="006830C0">
      <w:pPr>
        <w:pStyle w:val="Text"/>
        <w:rPr>
          <w:lang w:eastAsia="fr-FR"/>
        </w:rPr>
      </w:pPr>
    </w:p>
    <w:p w:rsidR="006830C0" w:rsidRDefault="006830C0" w:rsidP="006830C0">
      <w:pPr>
        <w:pStyle w:val="Text"/>
        <w:rPr>
          <w:lang w:eastAsia="fr-FR"/>
        </w:rPr>
      </w:pPr>
    </w:p>
    <w:p w:rsidR="006830C0" w:rsidRPr="00535F1D" w:rsidRDefault="006830C0" w:rsidP="006830C0">
      <w:pPr>
        <w:pStyle w:val="Text"/>
        <w:rPr>
          <w:lang w:eastAsia="fr-FR"/>
        </w:rPr>
      </w:pPr>
    </w:p>
    <w:p w:rsidR="006830C0" w:rsidRPr="00535F1D" w:rsidRDefault="006830C0" w:rsidP="006830C0">
      <w:pPr>
        <w:pStyle w:val="TitelseiteFett"/>
      </w:pPr>
      <w:r w:rsidRPr="00535F1D">
        <w:t>Studiengang:</w:t>
      </w:r>
      <w:r w:rsidRPr="00535F1D">
        <w:tab/>
      </w:r>
      <w:r>
        <w:tab/>
      </w:r>
      <w:r w:rsidRPr="00535F1D">
        <w:rPr>
          <w:highlight w:val="yellow"/>
        </w:rPr>
        <w:t>Studiengang</w:t>
      </w:r>
    </w:p>
    <w:p w:rsidR="006830C0" w:rsidRPr="00535F1D" w:rsidRDefault="006830C0" w:rsidP="006830C0">
      <w:pPr>
        <w:pStyle w:val="Text"/>
        <w:rPr>
          <w:lang w:eastAsia="fr-FR"/>
        </w:rPr>
      </w:pPr>
    </w:p>
    <w:p w:rsidR="006830C0" w:rsidRPr="00535F1D" w:rsidRDefault="006830C0" w:rsidP="006830C0">
      <w:pPr>
        <w:pStyle w:val="Text"/>
        <w:rPr>
          <w:lang w:eastAsia="fr-FR"/>
        </w:rPr>
      </w:pPr>
    </w:p>
    <w:p w:rsidR="006830C0" w:rsidRPr="00535F1D" w:rsidRDefault="006830C0" w:rsidP="006830C0">
      <w:pPr>
        <w:pStyle w:val="Text"/>
        <w:rPr>
          <w:lang w:eastAsia="fr-FR"/>
        </w:rPr>
      </w:pPr>
    </w:p>
    <w:p w:rsidR="006830C0" w:rsidRDefault="006830C0" w:rsidP="006830C0">
      <w:pPr>
        <w:pStyle w:val="TitelseiteFett"/>
        <w:rPr>
          <w:highlight w:val="yellow"/>
        </w:rPr>
      </w:pPr>
      <w:r>
        <w:t>Prüfer/Betreuer:</w:t>
      </w:r>
      <w:r>
        <w:tab/>
      </w:r>
      <w:r w:rsidRPr="001E2C23">
        <w:rPr>
          <w:highlight w:val="yellow"/>
        </w:rPr>
        <w:t>... Ü</w:t>
      </w:r>
      <w:r w:rsidRPr="00535F1D">
        <w:rPr>
          <w:highlight w:val="yellow"/>
        </w:rPr>
        <w:t>bernahme aus der Aufgabenstellung</w:t>
      </w:r>
    </w:p>
    <w:p w:rsidR="00BE0E61" w:rsidRPr="00BE0E61" w:rsidRDefault="00BE0E61" w:rsidP="00BE0E61">
      <w:pPr>
        <w:pStyle w:val="Text"/>
        <w:rPr>
          <w:highlight w:val="yellow"/>
        </w:rPr>
      </w:pPr>
    </w:p>
    <w:p w:rsidR="00BE0E61" w:rsidRPr="00BE0E61" w:rsidRDefault="00BE0E61" w:rsidP="00BE0E61">
      <w:pPr>
        <w:pStyle w:val="Text"/>
        <w:rPr>
          <w:highlight w:val="yellow"/>
        </w:rPr>
      </w:pPr>
    </w:p>
    <w:p w:rsidR="00BE0E61" w:rsidRPr="00BE0E61" w:rsidRDefault="00BE0E61" w:rsidP="00BE0E61">
      <w:pPr>
        <w:pStyle w:val="Text"/>
        <w:rPr>
          <w:highlight w:val="yellow"/>
        </w:rPr>
      </w:pPr>
    </w:p>
    <w:p w:rsidR="006830C0" w:rsidRDefault="006830C0" w:rsidP="006830C0">
      <w:pPr>
        <w:pStyle w:val="Text"/>
      </w:pPr>
    </w:p>
    <w:p w:rsidR="006830C0" w:rsidRDefault="006830C0" w:rsidP="006830C0">
      <w:pPr>
        <w:pStyle w:val="Text"/>
        <w:sectPr w:rsidR="006830C0" w:rsidSect="006830C0">
          <w:headerReference w:type="even" r:id="rId9"/>
          <w:headerReference w:type="default" r:id="rId10"/>
          <w:footerReference w:type="first" r:id="rId11"/>
          <w:pgSz w:w="11906" w:h="16838" w:code="9"/>
          <w:pgMar w:top="1134" w:right="1134" w:bottom="1701" w:left="1418" w:header="709" w:footer="1332" w:gutter="0"/>
          <w:pgNumType w:fmt="upperRoman" w:start="1"/>
          <w:cols w:space="708"/>
          <w:docGrid w:linePitch="360"/>
        </w:sectPr>
      </w:pPr>
    </w:p>
    <w:bookmarkEnd w:id="0"/>
    <w:bookmarkEnd w:id="1"/>
    <w:p w:rsidR="006830C0" w:rsidRDefault="006830C0" w:rsidP="006830C0">
      <w:pPr>
        <w:pStyle w:val="Abbildung"/>
      </w:pPr>
      <w:r>
        <w:rPr>
          <w:noProof/>
        </w:rPr>
        <w:lastRenderedPageBreak/>
        <w:drawing>
          <wp:inline distT="0" distB="0" distL="0" distR="0" wp14:anchorId="6A668C28" wp14:editId="7B1BBF75">
            <wp:extent cx="2266950" cy="1139263"/>
            <wp:effectExtent l="0" t="0" r="0" b="3810"/>
            <wp:docPr id="11" name="Bild 11" descr="TUC deutsch 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UC deutsch CMY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81477" cy="1146563"/>
                    </a:xfrm>
                    <a:prstGeom prst="rect">
                      <a:avLst/>
                    </a:prstGeom>
                    <a:noFill/>
                    <a:ln w="9525">
                      <a:noFill/>
                      <a:miter lim="800000"/>
                      <a:headEnd/>
                      <a:tailEnd/>
                    </a:ln>
                  </pic:spPr>
                </pic:pic>
              </a:graphicData>
            </a:graphic>
          </wp:inline>
        </w:drawing>
      </w:r>
    </w:p>
    <w:p w:rsidR="006830C0" w:rsidRPr="00FA7AF9" w:rsidRDefault="006830C0" w:rsidP="006830C0">
      <w:pPr>
        <w:pStyle w:val="kleineAbstnde"/>
      </w:pPr>
    </w:p>
    <w:p w:rsidR="006830C0" w:rsidRPr="00C84087" w:rsidRDefault="006830C0" w:rsidP="006830C0">
      <w:pPr>
        <w:pStyle w:val="Titel"/>
      </w:pPr>
      <w:r w:rsidRPr="00C84087">
        <w:t>Aufgabenstellung</w:t>
      </w:r>
    </w:p>
    <w:p w:rsidR="006830C0" w:rsidRPr="00F94453" w:rsidRDefault="006830C0" w:rsidP="006830C0">
      <w:pPr>
        <w:pStyle w:val="Text"/>
        <w:jc w:val="center"/>
        <w:rPr>
          <w:szCs w:val="22"/>
        </w:rPr>
      </w:pPr>
      <w:r w:rsidRPr="00F94453">
        <w:rPr>
          <w:szCs w:val="22"/>
        </w:rPr>
        <w:t>zur</w:t>
      </w:r>
    </w:p>
    <w:p w:rsidR="006830C0" w:rsidRPr="00F94453" w:rsidRDefault="00BE5579" w:rsidP="006830C0">
      <w:pPr>
        <w:pStyle w:val="TitelseiteFett"/>
        <w:jc w:val="center"/>
        <w:rPr>
          <w:sz w:val="22"/>
          <w:szCs w:val="22"/>
        </w:rPr>
      </w:pPr>
      <w:sdt>
        <w:sdtPr>
          <w:rPr>
            <w:sz w:val="22"/>
            <w:szCs w:val="22"/>
          </w:rPr>
          <w:alias w:val="Form"/>
          <w:tag w:val="Form"/>
          <w:id w:val="-100263874"/>
          <w:placeholder>
            <w:docPart w:val="9C07A052E59B4E718AB44D89939DDF2D"/>
          </w:placeholder>
          <w:showingPlcHdr/>
          <w:comboBox>
            <w:listItem w:value=" "/>
            <w:listItem w:displayText="Masterarbeit" w:value="Masterarbeit"/>
            <w:listItem w:displayText="Bachelorarbeit" w:value="Bachelorarbeit"/>
            <w:listItem w:displayText="Projektarbeit" w:value="Projektarbeit"/>
            <w:listItem w:displayText="Studienarbeit" w:value="Studienarbeit"/>
            <w:listItem w:displayText="Seminararbeit" w:value="Seminararbeit"/>
            <w:listItem w:displayText="Hausarbeit" w:value="Hausarbeit"/>
          </w:comboBox>
        </w:sdtPr>
        <w:sdtEndPr/>
        <w:sdtContent>
          <w:r w:rsidR="006830C0" w:rsidRPr="00A5221A">
            <w:rPr>
              <w:rStyle w:val="Platzhaltertext"/>
              <w:highlight w:val="yellow"/>
            </w:rPr>
            <w:t>Wählen Sie ein Element aus.</w:t>
          </w:r>
        </w:sdtContent>
      </w:sdt>
    </w:p>
    <w:p w:rsidR="006830C0" w:rsidRPr="00FA7AF9" w:rsidRDefault="006830C0" w:rsidP="006830C0">
      <w:pPr>
        <w:pStyle w:val="kleineAbstnde"/>
      </w:pPr>
    </w:p>
    <w:p w:rsidR="006830C0" w:rsidRPr="00F94453" w:rsidRDefault="006830C0" w:rsidP="006830C0">
      <w:pPr>
        <w:pStyle w:val="Text"/>
        <w:jc w:val="center"/>
        <w:rPr>
          <w:szCs w:val="22"/>
        </w:rPr>
      </w:pPr>
      <w:r w:rsidRPr="00F94453">
        <w:rPr>
          <w:szCs w:val="22"/>
        </w:rPr>
        <w:t>im Studiengang</w:t>
      </w:r>
    </w:p>
    <w:p w:rsidR="006830C0" w:rsidRPr="00F94453" w:rsidRDefault="006830C0" w:rsidP="006830C0">
      <w:pPr>
        <w:pStyle w:val="TitelseiteFett"/>
        <w:jc w:val="center"/>
        <w:rPr>
          <w:sz w:val="22"/>
          <w:szCs w:val="22"/>
        </w:rPr>
      </w:pPr>
      <w:r w:rsidRPr="00F94453">
        <w:rPr>
          <w:sz w:val="22"/>
          <w:szCs w:val="22"/>
          <w:highlight w:val="yellow"/>
        </w:rPr>
        <w:t>...Studiengang…</w:t>
      </w:r>
    </w:p>
    <w:p w:rsidR="006830C0" w:rsidRPr="00FA7AF9" w:rsidRDefault="006830C0" w:rsidP="006830C0">
      <w:pPr>
        <w:pStyle w:val="kleineAbstnde"/>
      </w:pPr>
    </w:p>
    <w:p w:rsidR="006830C0" w:rsidRPr="009949DB" w:rsidRDefault="006830C0" w:rsidP="006830C0">
      <w:pPr>
        <w:pStyle w:val="Text"/>
        <w:jc w:val="center"/>
      </w:pPr>
      <w:r w:rsidRPr="009949DB">
        <w:t>für</w:t>
      </w:r>
    </w:p>
    <w:p w:rsidR="006830C0" w:rsidRPr="00F94453" w:rsidRDefault="006830C0" w:rsidP="006830C0">
      <w:pPr>
        <w:pStyle w:val="TitelseiteFett"/>
        <w:jc w:val="center"/>
        <w:rPr>
          <w:sz w:val="22"/>
          <w:szCs w:val="22"/>
        </w:rPr>
      </w:pPr>
      <w:r w:rsidRPr="00F94453">
        <w:rPr>
          <w:sz w:val="22"/>
          <w:szCs w:val="22"/>
          <w:highlight w:val="yellow"/>
        </w:rPr>
        <w:t>Vorname Name</w:t>
      </w:r>
    </w:p>
    <w:p w:rsidR="006830C0" w:rsidRPr="00F94453" w:rsidRDefault="006830C0" w:rsidP="006830C0">
      <w:pPr>
        <w:pStyle w:val="Text"/>
        <w:jc w:val="center"/>
        <w:rPr>
          <w:szCs w:val="22"/>
        </w:rPr>
      </w:pPr>
      <w:r w:rsidRPr="00F94453">
        <w:rPr>
          <w:szCs w:val="22"/>
        </w:rPr>
        <w:t xml:space="preserve">geb. am </w:t>
      </w:r>
      <w:sdt>
        <w:sdtPr>
          <w:rPr>
            <w:szCs w:val="22"/>
          </w:rPr>
          <w:id w:val="269589183"/>
          <w:placeholder>
            <w:docPart w:val="9FB267A583784D09BEDA31DFA824FD5A"/>
          </w:placeholder>
          <w:showingPlcHdr/>
          <w:date>
            <w:dateFormat w:val="dd.MM.yyyy"/>
            <w:lid w:val="de-DE"/>
            <w:storeMappedDataAs w:val="dateTime"/>
            <w:calendar w:val="gregorian"/>
          </w:date>
        </w:sdtPr>
        <w:sdtEndPr/>
        <w:sdtContent>
          <w:r w:rsidRPr="00F94453">
            <w:rPr>
              <w:szCs w:val="22"/>
              <w:highlight w:val="yellow"/>
            </w:rPr>
            <w:t>Klicken Sie hier, um ein Datum einzugeben.</w:t>
          </w:r>
        </w:sdtContent>
      </w:sdt>
      <w:r w:rsidRPr="00F94453">
        <w:rPr>
          <w:szCs w:val="22"/>
        </w:rPr>
        <w:t xml:space="preserve"> in</w:t>
      </w:r>
      <w:r w:rsidRPr="00F94453">
        <w:rPr>
          <w:szCs w:val="22"/>
          <w:lang w:eastAsia="fr-FR"/>
        </w:rPr>
        <w:t xml:space="preserve"> </w:t>
      </w:r>
      <w:r w:rsidRPr="00F94453">
        <w:rPr>
          <w:szCs w:val="22"/>
          <w:highlight w:val="yellow"/>
          <w:lang w:eastAsia="fr-FR"/>
        </w:rPr>
        <w:t>Geburtsort</w:t>
      </w:r>
    </w:p>
    <w:p w:rsidR="006830C0" w:rsidRPr="00FA7AF9" w:rsidRDefault="006830C0" w:rsidP="006830C0">
      <w:pPr>
        <w:pStyle w:val="kleineAbstnde"/>
      </w:pPr>
    </w:p>
    <w:p w:rsidR="006830C0" w:rsidRPr="00F94453" w:rsidRDefault="006830C0" w:rsidP="006830C0">
      <w:pPr>
        <w:pStyle w:val="Text"/>
        <w:jc w:val="center"/>
        <w:rPr>
          <w:szCs w:val="22"/>
        </w:rPr>
      </w:pPr>
      <w:r w:rsidRPr="00F94453">
        <w:rPr>
          <w:szCs w:val="22"/>
        </w:rPr>
        <w:t>zum Thema</w:t>
      </w:r>
    </w:p>
    <w:p w:rsidR="006830C0" w:rsidRPr="00F94453" w:rsidRDefault="006830C0" w:rsidP="006830C0">
      <w:pPr>
        <w:pStyle w:val="TitelseiteFett"/>
        <w:jc w:val="center"/>
        <w:rPr>
          <w:sz w:val="22"/>
          <w:szCs w:val="22"/>
        </w:rPr>
      </w:pPr>
      <w:r w:rsidRPr="00F94453">
        <w:rPr>
          <w:sz w:val="22"/>
          <w:szCs w:val="22"/>
          <w:highlight w:val="yellow"/>
        </w:rPr>
        <w:t>Tragen Sie hier das Kurzthema der Arbeit ein</w:t>
      </w:r>
      <w:r w:rsidRPr="00F94453">
        <w:rPr>
          <w:sz w:val="22"/>
          <w:szCs w:val="22"/>
        </w:rPr>
        <w:t>.</w:t>
      </w:r>
    </w:p>
    <w:p w:rsidR="006830C0" w:rsidRPr="00F94453" w:rsidRDefault="006830C0" w:rsidP="006830C0">
      <w:pPr>
        <w:pStyle w:val="Text"/>
        <w:jc w:val="center"/>
        <w:rPr>
          <w:sz w:val="18"/>
          <w:szCs w:val="18"/>
        </w:rPr>
      </w:pPr>
      <w:r w:rsidRPr="00F94453">
        <w:rPr>
          <w:sz w:val="18"/>
          <w:szCs w:val="18"/>
        </w:rPr>
        <w:t>(ausführliche Aufgabenstellung siehe nächste Seite)</w:t>
      </w:r>
    </w:p>
    <w:p w:rsidR="006830C0" w:rsidRPr="00FA7AF9" w:rsidRDefault="006830C0" w:rsidP="006830C0">
      <w:pPr>
        <w:pStyle w:val="kleineAbstnde"/>
      </w:pPr>
    </w:p>
    <w:p w:rsidR="006830C0" w:rsidRPr="00F94453" w:rsidRDefault="006830C0" w:rsidP="006830C0">
      <w:pPr>
        <w:pStyle w:val="TitelseiteFett"/>
        <w:spacing w:line="240" w:lineRule="auto"/>
        <w:rPr>
          <w:sz w:val="22"/>
          <w:szCs w:val="22"/>
          <w:highlight w:val="yellow"/>
        </w:rPr>
      </w:pPr>
      <w:r w:rsidRPr="00F94453">
        <w:rPr>
          <w:sz w:val="22"/>
          <w:szCs w:val="22"/>
        </w:rPr>
        <w:t>Prüfer/Betreuer:</w:t>
      </w:r>
      <w:r>
        <w:rPr>
          <w:sz w:val="22"/>
          <w:szCs w:val="22"/>
        </w:rPr>
        <w:tab/>
      </w:r>
      <w:r w:rsidRPr="00F94453">
        <w:rPr>
          <w:sz w:val="22"/>
          <w:szCs w:val="22"/>
        </w:rPr>
        <w:tab/>
      </w:r>
      <w:r w:rsidRPr="00F94453">
        <w:rPr>
          <w:sz w:val="22"/>
          <w:szCs w:val="22"/>
          <w:highlight w:val="yellow"/>
        </w:rPr>
        <w:t>bestellter 1. Prüfer, akademischer Grad Vorname Name</w:t>
      </w:r>
    </w:p>
    <w:p w:rsidR="006830C0" w:rsidRPr="00F94453" w:rsidRDefault="006830C0" w:rsidP="006830C0">
      <w:pPr>
        <w:pStyle w:val="TitelseiteFett"/>
        <w:spacing w:line="240" w:lineRule="auto"/>
        <w:rPr>
          <w:sz w:val="22"/>
          <w:szCs w:val="22"/>
        </w:rPr>
      </w:pPr>
      <w:r w:rsidRPr="00F94453">
        <w:rPr>
          <w:sz w:val="22"/>
          <w:szCs w:val="22"/>
        </w:rPr>
        <w:tab/>
      </w:r>
      <w:r w:rsidRPr="00F94453">
        <w:rPr>
          <w:sz w:val="22"/>
          <w:szCs w:val="22"/>
        </w:rPr>
        <w:tab/>
      </w:r>
      <w:r w:rsidRPr="00F94453">
        <w:rPr>
          <w:sz w:val="22"/>
          <w:szCs w:val="22"/>
        </w:rPr>
        <w:tab/>
      </w:r>
      <w:r w:rsidRPr="00F94453">
        <w:rPr>
          <w:sz w:val="22"/>
          <w:szCs w:val="22"/>
          <w:highlight w:val="yellow"/>
        </w:rPr>
        <w:t>bestellter 2. Prüfer, akademischer Grad Vorname Name</w:t>
      </w:r>
    </w:p>
    <w:p w:rsidR="006830C0" w:rsidRPr="00F94453" w:rsidRDefault="006830C0" w:rsidP="006830C0">
      <w:pPr>
        <w:pStyle w:val="TitelseiteFett"/>
        <w:spacing w:line="240" w:lineRule="auto"/>
        <w:rPr>
          <w:sz w:val="22"/>
          <w:szCs w:val="22"/>
        </w:rPr>
      </w:pPr>
      <w:r w:rsidRPr="00F94453">
        <w:rPr>
          <w:sz w:val="22"/>
          <w:szCs w:val="22"/>
        </w:rPr>
        <w:tab/>
      </w:r>
      <w:r w:rsidRPr="00F94453">
        <w:rPr>
          <w:sz w:val="22"/>
          <w:szCs w:val="22"/>
        </w:rPr>
        <w:tab/>
      </w:r>
      <w:r w:rsidRPr="00F94453">
        <w:rPr>
          <w:sz w:val="22"/>
          <w:szCs w:val="22"/>
        </w:rPr>
        <w:tab/>
      </w:r>
      <w:r w:rsidRPr="00F94453">
        <w:rPr>
          <w:sz w:val="22"/>
          <w:szCs w:val="22"/>
          <w:highlight w:val="yellow"/>
        </w:rPr>
        <w:t>optional weitere Betreuer…</w:t>
      </w:r>
    </w:p>
    <w:p w:rsidR="006830C0" w:rsidRPr="009949DB" w:rsidRDefault="006830C0" w:rsidP="006830C0">
      <w:pPr>
        <w:pStyle w:val="Text"/>
      </w:pPr>
    </w:p>
    <w:p w:rsidR="006830C0" w:rsidRPr="00FA7AF9" w:rsidRDefault="006830C0" w:rsidP="006830C0">
      <w:pPr>
        <w:pStyle w:val="Text"/>
      </w:pPr>
      <w:r w:rsidRPr="00FA7AF9">
        <w:t>Ausgabedatum:</w:t>
      </w:r>
      <w:r w:rsidRPr="00FA7AF9">
        <w:tab/>
      </w:r>
      <w:sdt>
        <w:sdtPr>
          <w:id w:val="-983545854"/>
          <w:placeholder>
            <w:docPart w:val="F459422D241946E89B8DC2BA73BCF216"/>
          </w:placeholder>
          <w:showingPlcHdr/>
          <w:date>
            <w:dateFormat w:val="dd.MM.yyyy"/>
            <w:lid w:val="de-DE"/>
            <w:storeMappedDataAs w:val="dateTime"/>
            <w:calendar w:val="gregorian"/>
          </w:date>
        </w:sdtPr>
        <w:sdtEndPr/>
        <w:sdtContent>
          <w:r w:rsidRPr="00FA7AF9">
            <w:rPr>
              <w:highlight w:val="yellow"/>
            </w:rPr>
            <w:t>Klicken Sie hier, um ein Datum einzugeben.</w:t>
          </w:r>
        </w:sdtContent>
      </w:sdt>
    </w:p>
    <w:p w:rsidR="006830C0" w:rsidRPr="00FA7AF9" w:rsidRDefault="006830C0" w:rsidP="006830C0">
      <w:pPr>
        <w:pStyle w:val="Text"/>
      </w:pPr>
      <w:r w:rsidRPr="00FA7AF9">
        <w:t>Abgabetermin:</w:t>
      </w:r>
      <w:r w:rsidRPr="00FA7AF9">
        <w:tab/>
      </w:r>
      <w:r w:rsidR="006E4332">
        <w:tab/>
      </w:r>
      <w:sdt>
        <w:sdtPr>
          <w:id w:val="-1536727060"/>
          <w:placeholder>
            <w:docPart w:val="9C8E282C487D44A8B5A4F55F4F30EA18"/>
          </w:placeholder>
          <w:showingPlcHdr/>
          <w:date>
            <w:dateFormat w:val="dd.MM.yyyy"/>
            <w:lid w:val="de-DE"/>
            <w:storeMappedDataAs w:val="dateTime"/>
            <w:calendar w:val="gregorian"/>
          </w:date>
        </w:sdtPr>
        <w:sdtEndPr/>
        <w:sdtContent>
          <w:r w:rsidRPr="00FA7AF9">
            <w:rPr>
              <w:highlight w:val="yellow"/>
            </w:rPr>
            <w:t>Klicken Sie hier, um ein Datum einzugeben.</w:t>
          </w:r>
        </w:sdtContent>
      </w:sdt>
    </w:p>
    <w:p w:rsidR="006830C0" w:rsidRPr="00FA7AF9" w:rsidRDefault="006830C0" w:rsidP="006830C0">
      <w:pPr>
        <w:pStyle w:val="kleineAbstnde"/>
      </w:pPr>
    </w:p>
    <w:p w:rsidR="006830C0" w:rsidRPr="009949DB" w:rsidRDefault="006830C0" w:rsidP="006830C0">
      <w:pPr>
        <w:pStyle w:val="Text"/>
        <w:rPr>
          <w:rFonts w:cs="Arial"/>
        </w:rPr>
      </w:pPr>
      <w:r w:rsidRPr="009949DB">
        <w:rPr>
          <w:rFonts w:cs="Arial"/>
        </w:rPr>
        <w:t>Tag der Abgabe:</w:t>
      </w:r>
      <w:r w:rsidR="006E4332">
        <w:rPr>
          <w:rFonts w:cs="Arial"/>
        </w:rPr>
        <w:tab/>
      </w:r>
      <w:r w:rsidR="00BE0E61">
        <w:rPr>
          <w:szCs w:val="22"/>
          <w:highlight w:val="yellow"/>
        </w:rPr>
        <w:t>Am Tag der Abgabe vom Betreuer einzutragen.</w:t>
      </w:r>
    </w:p>
    <w:p w:rsidR="006830C0" w:rsidRDefault="006830C0" w:rsidP="006830C0">
      <w:pPr>
        <w:pStyle w:val="Text"/>
      </w:pPr>
    </w:p>
    <w:p w:rsidR="006830C0" w:rsidRPr="009949DB" w:rsidRDefault="006830C0" w:rsidP="006830C0">
      <w:pPr>
        <w:pStyle w:val="Text"/>
      </w:pPr>
    </w:p>
    <w:p w:rsidR="006830C0" w:rsidRDefault="006830C0" w:rsidP="006830C0">
      <w:pPr>
        <w:pStyle w:val="Text"/>
      </w:pPr>
      <w:r>
        <w:tab/>
      </w:r>
      <w:r>
        <w:tab/>
      </w:r>
      <w:r>
        <w:tab/>
      </w:r>
      <w:r>
        <w:tab/>
      </w:r>
      <w:r>
        <w:tab/>
      </w:r>
      <w:r w:rsidRPr="00DA12EF">
        <w:t>Unterschrift: _______</w:t>
      </w:r>
      <w:r>
        <w:t>_</w:t>
      </w:r>
      <w:r w:rsidRPr="00DA12EF">
        <w:t>___________________________</w:t>
      </w:r>
    </w:p>
    <w:p w:rsidR="006830C0" w:rsidRPr="00C84087" w:rsidRDefault="006830C0" w:rsidP="006830C0">
      <w:pPr>
        <w:pStyle w:val="TitelseiteFett"/>
      </w:pPr>
      <w:r w:rsidRPr="00C84087">
        <w:t>Erläuterung zum Inhalt der Aufgabe</w:t>
      </w:r>
    </w:p>
    <w:p w:rsidR="006830C0" w:rsidRPr="00F94453" w:rsidRDefault="006830C0" w:rsidP="006830C0">
      <w:pPr>
        <w:pStyle w:val="TitelseiteFett"/>
        <w:rPr>
          <w:sz w:val="22"/>
          <w:szCs w:val="22"/>
        </w:rPr>
      </w:pPr>
      <w:r w:rsidRPr="00F94453">
        <w:rPr>
          <w:sz w:val="22"/>
          <w:szCs w:val="22"/>
        </w:rPr>
        <w:lastRenderedPageBreak/>
        <w:t xml:space="preserve">Thema: </w:t>
      </w:r>
      <w:r w:rsidRPr="00F94453">
        <w:rPr>
          <w:sz w:val="22"/>
          <w:szCs w:val="22"/>
        </w:rPr>
        <w:tab/>
      </w:r>
      <w:r w:rsidRPr="00F94453">
        <w:rPr>
          <w:sz w:val="22"/>
          <w:szCs w:val="22"/>
        </w:rPr>
        <w:tab/>
      </w:r>
      <w:r w:rsidRPr="00F94453">
        <w:rPr>
          <w:sz w:val="22"/>
          <w:szCs w:val="22"/>
        </w:rPr>
        <w:tab/>
      </w:r>
      <w:r w:rsidRPr="00F94453">
        <w:rPr>
          <w:sz w:val="22"/>
          <w:szCs w:val="22"/>
          <w:highlight w:val="yellow"/>
        </w:rPr>
        <w:t>Tragen Sie hier das au</w:t>
      </w:r>
      <w:r>
        <w:rPr>
          <w:sz w:val="22"/>
          <w:szCs w:val="22"/>
          <w:highlight w:val="yellow"/>
        </w:rPr>
        <w:t>sführliche Thema der Arbeit ein</w:t>
      </w:r>
    </w:p>
    <w:p w:rsidR="006830C0" w:rsidRPr="00F94453" w:rsidRDefault="006830C0" w:rsidP="006830C0">
      <w:pPr>
        <w:pStyle w:val="TitelseiteFett"/>
        <w:rPr>
          <w:sz w:val="22"/>
          <w:szCs w:val="22"/>
        </w:rPr>
      </w:pPr>
      <w:r w:rsidRPr="00F94453">
        <w:rPr>
          <w:sz w:val="22"/>
          <w:szCs w:val="22"/>
        </w:rPr>
        <w:t>Zielstellung:</w:t>
      </w:r>
    </w:p>
    <w:p w:rsidR="006830C0" w:rsidRPr="00C84087" w:rsidRDefault="006830C0" w:rsidP="006830C0">
      <w:pPr>
        <w:pStyle w:val="Text"/>
      </w:pPr>
      <w:r w:rsidRPr="00C84087">
        <w:rPr>
          <w:highlight w:val="yellow"/>
        </w:rPr>
        <w:t>…</w:t>
      </w:r>
    </w:p>
    <w:p w:rsidR="006830C0" w:rsidRPr="00C84087" w:rsidRDefault="006830C0" w:rsidP="006830C0">
      <w:pPr>
        <w:pStyle w:val="Text"/>
      </w:pPr>
    </w:p>
    <w:p w:rsidR="006830C0" w:rsidRPr="00C84087" w:rsidRDefault="006830C0" w:rsidP="006830C0">
      <w:pPr>
        <w:pStyle w:val="Text"/>
      </w:pPr>
    </w:p>
    <w:p w:rsidR="006830C0" w:rsidRPr="00C84087" w:rsidRDefault="006830C0" w:rsidP="006830C0">
      <w:pPr>
        <w:pStyle w:val="Text"/>
      </w:pPr>
    </w:p>
    <w:p w:rsidR="006830C0" w:rsidRPr="00C84087" w:rsidRDefault="006830C0" w:rsidP="006830C0">
      <w:pPr>
        <w:pStyle w:val="Text"/>
      </w:pPr>
    </w:p>
    <w:p w:rsidR="006830C0" w:rsidRPr="00C84087" w:rsidRDefault="006830C0" w:rsidP="006830C0">
      <w:pPr>
        <w:pStyle w:val="Text"/>
      </w:pPr>
    </w:p>
    <w:p w:rsidR="006830C0" w:rsidRPr="00C84087" w:rsidRDefault="006830C0" w:rsidP="006830C0">
      <w:pPr>
        <w:pStyle w:val="Text"/>
      </w:pPr>
    </w:p>
    <w:p w:rsidR="006830C0" w:rsidRPr="00C84087" w:rsidRDefault="006830C0" w:rsidP="006830C0">
      <w:pPr>
        <w:pStyle w:val="Text"/>
      </w:pPr>
    </w:p>
    <w:p w:rsidR="006830C0" w:rsidRPr="00C84087" w:rsidRDefault="006830C0" w:rsidP="006830C0">
      <w:pPr>
        <w:pStyle w:val="Text"/>
      </w:pPr>
    </w:p>
    <w:p w:rsidR="006830C0" w:rsidRPr="00F94453" w:rsidRDefault="006830C0" w:rsidP="006830C0">
      <w:pPr>
        <w:pStyle w:val="TitelseiteFett"/>
        <w:rPr>
          <w:sz w:val="22"/>
        </w:rPr>
      </w:pPr>
      <w:r w:rsidRPr="00F94453">
        <w:rPr>
          <w:sz w:val="22"/>
        </w:rPr>
        <w:t>Vorgehen/Bearbeitungsschritte:</w:t>
      </w:r>
    </w:p>
    <w:p w:rsidR="006830C0" w:rsidRPr="0049634D" w:rsidRDefault="006830C0" w:rsidP="006830C0">
      <w:pPr>
        <w:pStyle w:val="Text"/>
      </w:pPr>
      <w:r w:rsidRPr="00C84087">
        <w:rPr>
          <w:highlight w:val="yellow"/>
        </w:rPr>
        <w:t>…</w:t>
      </w:r>
    </w:p>
    <w:p w:rsidR="006830C0" w:rsidRPr="0049634D" w:rsidRDefault="006830C0" w:rsidP="006830C0">
      <w:pPr>
        <w:pStyle w:val="Text"/>
      </w:pPr>
    </w:p>
    <w:p w:rsidR="006830C0" w:rsidRDefault="006830C0" w:rsidP="006830C0">
      <w:pPr>
        <w:pStyle w:val="Text"/>
      </w:pPr>
    </w:p>
    <w:p w:rsidR="006830C0" w:rsidRDefault="006830C0" w:rsidP="006830C0">
      <w:pPr>
        <w:pStyle w:val="Text"/>
      </w:pPr>
    </w:p>
    <w:p w:rsidR="006830C0" w:rsidRDefault="006830C0" w:rsidP="006830C0">
      <w:pPr>
        <w:pStyle w:val="Text"/>
      </w:pPr>
    </w:p>
    <w:p w:rsidR="006830C0" w:rsidRDefault="006830C0" w:rsidP="006830C0">
      <w:pPr>
        <w:pStyle w:val="Text"/>
      </w:pPr>
    </w:p>
    <w:p w:rsidR="006830C0" w:rsidRDefault="006830C0" w:rsidP="006830C0">
      <w:pPr>
        <w:pStyle w:val="Text"/>
      </w:pPr>
    </w:p>
    <w:p w:rsidR="006830C0" w:rsidRDefault="006830C0" w:rsidP="006830C0">
      <w:pPr>
        <w:pStyle w:val="Text"/>
      </w:pPr>
    </w:p>
    <w:p w:rsidR="006830C0" w:rsidRDefault="006830C0" w:rsidP="006830C0">
      <w:pPr>
        <w:pStyle w:val="Text"/>
      </w:pPr>
    </w:p>
    <w:p w:rsidR="006830C0" w:rsidRDefault="006830C0" w:rsidP="006830C0">
      <w:pPr>
        <w:pStyle w:val="Text"/>
      </w:pPr>
    </w:p>
    <w:p w:rsidR="006830C0" w:rsidRPr="00C84087" w:rsidRDefault="006830C0" w:rsidP="006830C0">
      <w:pPr>
        <w:pStyle w:val="Text"/>
      </w:pPr>
    </w:p>
    <w:p w:rsidR="006830C0" w:rsidRPr="0049634D" w:rsidRDefault="006830C0" w:rsidP="006830C0">
      <w:pPr>
        <w:pStyle w:val="Text"/>
      </w:pPr>
    </w:p>
    <w:p w:rsidR="006830C0" w:rsidRDefault="006830C0" w:rsidP="006830C0">
      <w:pPr>
        <w:pStyle w:val="Text"/>
        <w:rPr>
          <w:rStyle w:val="Hervorhebung"/>
        </w:rPr>
      </w:pPr>
      <w:r w:rsidRPr="006C3336">
        <w:rPr>
          <w:rStyle w:val="Hervorhebung"/>
        </w:rPr>
        <w:t>Die Aufgabe kann durch den Betreuer während der Bearbeitung verändert werden</w:t>
      </w:r>
      <w:r>
        <w:rPr>
          <w:rStyle w:val="Hervorhebung"/>
        </w:rPr>
        <w:t>.</w:t>
      </w:r>
    </w:p>
    <w:p w:rsidR="006830C0" w:rsidRDefault="006830C0" w:rsidP="006830C0">
      <w:pPr>
        <w:pStyle w:val="Text"/>
        <w:rPr>
          <w:rStyle w:val="Hervorhebung"/>
        </w:rPr>
      </w:pPr>
    </w:p>
    <w:p w:rsidR="006830C0" w:rsidRPr="006C3336" w:rsidRDefault="006830C0" w:rsidP="006830C0">
      <w:pPr>
        <w:pStyle w:val="Text"/>
        <w:rPr>
          <w:rStyle w:val="Hervorhebung"/>
        </w:rPr>
        <w:sectPr w:rsidR="006830C0" w:rsidRPr="006C3336" w:rsidSect="006E4332">
          <w:headerReference w:type="default" r:id="rId13"/>
          <w:footerReference w:type="default" r:id="rId14"/>
          <w:pgSz w:w="11906" w:h="16838" w:code="9"/>
          <w:pgMar w:top="1134" w:right="1134" w:bottom="1701" w:left="1418" w:header="709" w:footer="851" w:gutter="0"/>
          <w:pgNumType w:fmt="upperRoman" w:start="1"/>
          <w:cols w:space="708"/>
          <w:docGrid w:linePitch="360"/>
        </w:sectPr>
      </w:pPr>
    </w:p>
    <w:p w:rsidR="006830C0" w:rsidRDefault="006830C0" w:rsidP="006830C0">
      <w:pPr>
        <w:pStyle w:val="berschrift1"/>
      </w:pPr>
      <w:bookmarkStart w:id="2" w:name="_Toc406498921"/>
      <w:bookmarkStart w:id="3" w:name="_Toc82179759"/>
      <w:r>
        <w:lastRenderedPageBreak/>
        <w:t>Kurzreferat</w:t>
      </w:r>
      <w:bookmarkEnd w:id="2"/>
      <w:bookmarkEnd w:id="3"/>
    </w:p>
    <w:p w:rsidR="006830C0" w:rsidRPr="00C05041" w:rsidRDefault="006830C0" w:rsidP="006830C0">
      <w:pPr>
        <w:pStyle w:val="Text"/>
        <w:rPr>
          <w:lang w:val="en-GB"/>
        </w:rPr>
      </w:pPr>
      <w:bookmarkStart w:id="4" w:name="_Toc137396479"/>
      <w:r w:rsidRPr="00484EF7">
        <w:t xml:space="preserve">Das Kurzreferat ist nach den Vorgaben des Emerald Abstracts zu verfassen. </w:t>
      </w:r>
      <w:r>
        <w:br/>
      </w:r>
      <w:hyperlink r:id="rId15" w:history="1">
        <w:r w:rsidRPr="00C05041">
          <w:rPr>
            <w:rStyle w:val="Hyperlink"/>
            <w:lang w:val="en-GB"/>
          </w:rPr>
          <w:t>http://www.emeraldgrouppublishing.com/authors/guides/write/abstracts.htm</w:t>
        </w:r>
      </w:hyperlink>
    </w:p>
    <w:p w:rsidR="006830C0" w:rsidRPr="00C05041" w:rsidRDefault="006830C0" w:rsidP="006830C0">
      <w:pPr>
        <w:pStyle w:val="Text"/>
        <w:rPr>
          <w:lang w:val="en-GB"/>
        </w:rPr>
      </w:pPr>
      <w:r w:rsidRPr="00C05041">
        <w:rPr>
          <w:lang w:val="en-GB"/>
        </w:rPr>
        <w:t>Cupcake ipsum dolor sit. Amet jelly-o caramels soufflé tiramisu pudding. Tart unerdwear.com croissant jelly-o ice cream topping toffee. Topping dragée topping sugar plum tart brownie carrot cake. Tart gingerbread tootsie roll liquorice oat cake cotton candy. Chocolate bar sweet caramels muffin candy. Cotton candy cupcake soufflé ice cream gummies sweet pudding croissant jelly-o. Caramels danish chupa chups chocolate. Unerdwear.com jelly powder croissant marzipan pie caramels candy canes.</w:t>
      </w:r>
    </w:p>
    <w:p w:rsidR="006830C0" w:rsidRPr="00C05041" w:rsidRDefault="006830C0" w:rsidP="006830C0">
      <w:pPr>
        <w:pStyle w:val="Text"/>
        <w:rPr>
          <w:lang w:val="en-GB"/>
        </w:rPr>
      </w:pPr>
      <w:r w:rsidRPr="00C05041">
        <w:rPr>
          <w:lang w:val="en-GB"/>
        </w:rPr>
        <w:t>Halvah icing wafer dragée. Liquorice cake chocolate marzipan liquorice jelly. Cake pie applicake tootsie roll liquorice apple pie apple pie soufflé unerdwear.com. Danish croissant muffin. Chocolate cake tart biscuit lemon drops brownie apple pie dessert. Jelly-o jelly-o candy canes.</w:t>
      </w:r>
    </w:p>
    <w:p w:rsidR="006830C0" w:rsidRDefault="006830C0" w:rsidP="006830C0">
      <w:pPr>
        <w:pStyle w:val="Text"/>
      </w:pPr>
      <w:r w:rsidRPr="00C05041">
        <w:rPr>
          <w:lang w:val="en-GB"/>
        </w:rPr>
        <w:t xml:space="preserve">Icing halvah muffin. Danish soufflé danish cheesecake applicake tart fruitcake tart. Cookie caramels caramels powder chupa chups chocolate cake. Sesame snaps croissant lollipop. Carrot cake brownie marzipan chupa chups powder. Oat cake chocolate bar brownie chupa chups pastry ice cream dessert. </w:t>
      </w:r>
      <w:r>
        <w:t>Pastry cotton candy chocolate bar.</w:t>
      </w:r>
    </w:p>
    <w:bookmarkEnd w:id="4" w:displacedByCustomXml="next"/>
    <w:bookmarkStart w:id="5" w:name="_Toc82179760" w:displacedByCustomXml="next"/>
    <w:sdt>
      <w:sdtPr>
        <w:rPr>
          <w:rFonts w:ascii="Roboto Light" w:hAnsi="Roboto Light"/>
          <w:b w:val="0"/>
          <w:sz w:val="22"/>
        </w:rPr>
        <w:id w:val="-599955574"/>
        <w:docPartObj>
          <w:docPartGallery w:val="Table of Contents"/>
          <w:docPartUnique/>
        </w:docPartObj>
      </w:sdtPr>
      <w:sdtEndPr/>
      <w:sdtContent>
        <w:p w:rsidR="006830C0" w:rsidRPr="0049634D" w:rsidRDefault="006830C0" w:rsidP="006830C0">
          <w:pPr>
            <w:pStyle w:val="berschrift1"/>
          </w:pPr>
          <w:r>
            <w:t>Inhaltsverzeichnis</w:t>
          </w:r>
          <w:bookmarkEnd w:id="5"/>
        </w:p>
        <w:p w:rsidR="000E2980" w:rsidRDefault="006830C0">
          <w:pPr>
            <w:pStyle w:val="Verzeichnis1"/>
            <w:tabs>
              <w:tab w:val="right" w:leader="dot" w:pos="9344"/>
            </w:tabs>
            <w:rPr>
              <w:rFonts w:asciiTheme="minorHAnsi" w:eastAsiaTheme="minorEastAsia" w:hAnsiTheme="minorHAnsi" w:cstheme="minorBidi"/>
              <w:szCs w:val="22"/>
            </w:rPr>
          </w:pPr>
          <w:r>
            <w:fldChar w:fldCharType="begin"/>
          </w:r>
          <w:r>
            <w:instrText xml:space="preserve"> TOC \o "1-3" \h \z \u </w:instrText>
          </w:r>
          <w:r>
            <w:fldChar w:fldCharType="separate"/>
          </w:r>
          <w:hyperlink w:anchor="_Toc82179759" w:history="1">
            <w:r w:rsidR="000E2980" w:rsidRPr="00B97058">
              <w:rPr>
                <w:rStyle w:val="Hyperlink"/>
              </w:rPr>
              <w:t>Kurzreferat</w:t>
            </w:r>
            <w:r w:rsidR="000E2980">
              <w:rPr>
                <w:webHidden/>
              </w:rPr>
              <w:tab/>
            </w:r>
            <w:r w:rsidR="000E2980">
              <w:rPr>
                <w:webHidden/>
              </w:rPr>
              <w:fldChar w:fldCharType="begin"/>
            </w:r>
            <w:r w:rsidR="000E2980">
              <w:rPr>
                <w:webHidden/>
              </w:rPr>
              <w:instrText xml:space="preserve"> PAGEREF _Toc82179759 \h </w:instrText>
            </w:r>
            <w:r w:rsidR="000E2980">
              <w:rPr>
                <w:webHidden/>
              </w:rPr>
            </w:r>
            <w:r w:rsidR="000E2980">
              <w:rPr>
                <w:webHidden/>
              </w:rPr>
              <w:fldChar w:fldCharType="separate"/>
            </w:r>
            <w:r w:rsidR="000E2980">
              <w:rPr>
                <w:webHidden/>
              </w:rPr>
              <w:t>III</w:t>
            </w:r>
            <w:r w:rsidR="000E2980">
              <w:rPr>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60" w:history="1">
            <w:r w:rsidR="000E2980" w:rsidRPr="00B97058">
              <w:rPr>
                <w:rStyle w:val="Hyperlink"/>
              </w:rPr>
              <w:t>Inhaltsverzeichnis</w:t>
            </w:r>
            <w:r w:rsidR="000E2980">
              <w:rPr>
                <w:webHidden/>
              </w:rPr>
              <w:tab/>
            </w:r>
            <w:r w:rsidR="000E2980">
              <w:rPr>
                <w:webHidden/>
              </w:rPr>
              <w:fldChar w:fldCharType="begin"/>
            </w:r>
            <w:r w:rsidR="000E2980">
              <w:rPr>
                <w:webHidden/>
              </w:rPr>
              <w:instrText xml:space="preserve"> PAGEREF _Toc82179760 \h </w:instrText>
            </w:r>
            <w:r w:rsidR="000E2980">
              <w:rPr>
                <w:webHidden/>
              </w:rPr>
            </w:r>
            <w:r w:rsidR="000E2980">
              <w:rPr>
                <w:webHidden/>
              </w:rPr>
              <w:fldChar w:fldCharType="separate"/>
            </w:r>
            <w:r w:rsidR="000E2980">
              <w:rPr>
                <w:webHidden/>
              </w:rPr>
              <w:t>IV</w:t>
            </w:r>
            <w:r w:rsidR="000E2980">
              <w:rPr>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61" w:history="1">
            <w:r w:rsidR="000E2980" w:rsidRPr="00B97058">
              <w:rPr>
                <w:rStyle w:val="Hyperlink"/>
              </w:rPr>
              <w:t>Abbildungsverzeichnis</w:t>
            </w:r>
            <w:r w:rsidR="000E2980">
              <w:rPr>
                <w:webHidden/>
              </w:rPr>
              <w:tab/>
            </w:r>
            <w:r w:rsidR="000E2980">
              <w:rPr>
                <w:webHidden/>
              </w:rPr>
              <w:fldChar w:fldCharType="begin"/>
            </w:r>
            <w:r w:rsidR="000E2980">
              <w:rPr>
                <w:webHidden/>
              </w:rPr>
              <w:instrText xml:space="preserve"> PAGEREF _Toc82179761 \h </w:instrText>
            </w:r>
            <w:r w:rsidR="000E2980">
              <w:rPr>
                <w:webHidden/>
              </w:rPr>
            </w:r>
            <w:r w:rsidR="000E2980">
              <w:rPr>
                <w:webHidden/>
              </w:rPr>
              <w:fldChar w:fldCharType="separate"/>
            </w:r>
            <w:r w:rsidR="000E2980">
              <w:rPr>
                <w:webHidden/>
              </w:rPr>
              <w:t>VI</w:t>
            </w:r>
            <w:r w:rsidR="000E2980">
              <w:rPr>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62" w:history="1">
            <w:r w:rsidR="000E2980" w:rsidRPr="00B97058">
              <w:rPr>
                <w:rStyle w:val="Hyperlink"/>
              </w:rPr>
              <w:t>Tabellenverzeichnis</w:t>
            </w:r>
            <w:r w:rsidR="000E2980">
              <w:rPr>
                <w:webHidden/>
              </w:rPr>
              <w:tab/>
            </w:r>
            <w:r w:rsidR="000E2980">
              <w:rPr>
                <w:webHidden/>
              </w:rPr>
              <w:fldChar w:fldCharType="begin"/>
            </w:r>
            <w:r w:rsidR="000E2980">
              <w:rPr>
                <w:webHidden/>
              </w:rPr>
              <w:instrText xml:space="preserve"> PAGEREF _Toc82179762 \h </w:instrText>
            </w:r>
            <w:r w:rsidR="000E2980">
              <w:rPr>
                <w:webHidden/>
              </w:rPr>
            </w:r>
            <w:r w:rsidR="000E2980">
              <w:rPr>
                <w:webHidden/>
              </w:rPr>
              <w:fldChar w:fldCharType="separate"/>
            </w:r>
            <w:r w:rsidR="000E2980">
              <w:rPr>
                <w:webHidden/>
              </w:rPr>
              <w:t>VII</w:t>
            </w:r>
            <w:r w:rsidR="000E2980">
              <w:rPr>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63" w:history="1">
            <w:r w:rsidR="000E2980" w:rsidRPr="00B97058">
              <w:rPr>
                <w:rStyle w:val="Hyperlink"/>
              </w:rPr>
              <w:t>Abkürzungsverzeichnis</w:t>
            </w:r>
            <w:r w:rsidR="000E2980">
              <w:rPr>
                <w:webHidden/>
              </w:rPr>
              <w:tab/>
            </w:r>
            <w:r w:rsidR="000E2980">
              <w:rPr>
                <w:webHidden/>
              </w:rPr>
              <w:fldChar w:fldCharType="begin"/>
            </w:r>
            <w:r w:rsidR="000E2980">
              <w:rPr>
                <w:webHidden/>
              </w:rPr>
              <w:instrText xml:space="preserve"> PAGEREF _Toc82179763 \h </w:instrText>
            </w:r>
            <w:r w:rsidR="000E2980">
              <w:rPr>
                <w:webHidden/>
              </w:rPr>
            </w:r>
            <w:r w:rsidR="000E2980">
              <w:rPr>
                <w:webHidden/>
              </w:rPr>
              <w:fldChar w:fldCharType="separate"/>
            </w:r>
            <w:r w:rsidR="000E2980">
              <w:rPr>
                <w:webHidden/>
              </w:rPr>
              <w:t>VIII</w:t>
            </w:r>
            <w:r w:rsidR="000E2980">
              <w:rPr>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64" w:history="1">
            <w:r w:rsidR="000E2980" w:rsidRPr="00B97058">
              <w:rPr>
                <w:rStyle w:val="Hyperlink"/>
              </w:rPr>
              <w:t>Vorwort</w:t>
            </w:r>
            <w:r w:rsidR="000E2980">
              <w:rPr>
                <w:webHidden/>
              </w:rPr>
              <w:tab/>
            </w:r>
            <w:r w:rsidR="000E2980">
              <w:rPr>
                <w:webHidden/>
              </w:rPr>
              <w:fldChar w:fldCharType="begin"/>
            </w:r>
            <w:r w:rsidR="000E2980">
              <w:rPr>
                <w:webHidden/>
              </w:rPr>
              <w:instrText xml:space="preserve"> PAGEREF _Toc82179764 \h </w:instrText>
            </w:r>
            <w:r w:rsidR="000E2980">
              <w:rPr>
                <w:webHidden/>
              </w:rPr>
            </w:r>
            <w:r w:rsidR="000E2980">
              <w:rPr>
                <w:webHidden/>
              </w:rPr>
              <w:fldChar w:fldCharType="separate"/>
            </w:r>
            <w:r w:rsidR="000E2980">
              <w:rPr>
                <w:webHidden/>
              </w:rPr>
              <w:t>1</w:t>
            </w:r>
            <w:r w:rsidR="000E2980">
              <w:rPr>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65" w:history="1">
            <w:r w:rsidR="000E2980" w:rsidRPr="00B97058">
              <w:rPr>
                <w:rStyle w:val="Hyperlink"/>
              </w:rPr>
              <w:t>1</w:t>
            </w:r>
            <w:r w:rsidR="000E2980">
              <w:rPr>
                <w:rFonts w:asciiTheme="minorHAnsi" w:eastAsiaTheme="minorEastAsia" w:hAnsiTheme="minorHAnsi" w:cstheme="minorBidi"/>
                <w:szCs w:val="22"/>
              </w:rPr>
              <w:tab/>
            </w:r>
            <w:r w:rsidR="000E2980" w:rsidRPr="00B97058">
              <w:rPr>
                <w:rStyle w:val="Hyperlink"/>
              </w:rPr>
              <w:t>Struktur der Arbeit</w:t>
            </w:r>
            <w:r w:rsidR="000E2980">
              <w:rPr>
                <w:webHidden/>
              </w:rPr>
              <w:tab/>
            </w:r>
            <w:r w:rsidR="000E2980">
              <w:rPr>
                <w:webHidden/>
              </w:rPr>
              <w:fldChar w:fldCharType="begin"/>
            </w:r>
            <w:r w:rsidR="000E2980">
              <w:rPr>
                <w:webHidden/>
              </w:rPr>
              <w:instrText xml:space="preserve"> PAGEREF _Toc82179765 \h </w:instrText>
            </w:r>
            <w:r w:rsidR="000E2980">
              <w:rPr>
                <w:webHidden/>
              </w:rPr>
            </w:r>
            <w:r w:rsidR="000E2980">
              <w:rPr>
                <w:webHidden/>
              </w:rPr>
              <w:fldChar w:fldCharType="separate"/>
            </w:r>
            <w:r w:rsidR="000E2980">
              <w:rPr>
                <w:webHidden/>
              </w:rPr>
              <w:t>2</w:t>
            </w:r>
            <w:r w:rsidR="000E2980">
              <w:rPr>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66" w:history="1">
            <w:r w:rsidR="000E2980" w:rsidRPr="00B97058">
              <w:rPr>
                <w:rStyle w:val="Hyperlink"/>
                <w:noProof/>
              </w:rPr>
              <w:t>1.1</w:t>
            </w:r>
            <w:r w:rsidR="000E2980">
              <w:rPr>
                <w:rFonts w:asciiTheme="minorHAnsi" w:eastAsiaTheme="minorEastAsia" w:hAnsiTheme="minorHAnsi" w:cstheme="minorBidi"/>
                <w:noProof/>
                <w:szCs w:val="22"/>
              </w:rPr>
              <w:tab/>
            </w:r>
            <w:r w:rsidR="000E2980" w:rsidRPr="00B97058">
              <w:rPr>
                <w:rStyle w:val="Hyperlink"/>
                <w:noProof/>
              </w:rPr>
              <w:t>Teile der Arbeit</w:t>
            </w:r>
            <w:r w:rsidR="000E2980">
              <w:rPr>
                <w:noProof/>
                <w:webHidden/>
              </w:rPr>
              <w:tab/>
            </w:r>
            <w:r w:rsidR="000E2980">
              <w:rPr>
                <w:noProof/>
                <w:webHidden/>
              </w:rPr>
              <w:fldChar w:fldCharType="begin"/>
            </w:r>
            <w:r w:rsidR="000E2980">
              <w:rPr>
                <w:noProof/>
                <w:webHidden/>
              </w:rPr>
              <w:instrText xml:space="preserve"> PAGEREF _Toc82179766 \h </w:instrText>
            </w:r>
            <w:r w:rsidR="000E2980">
              <w:rPr>
                <w:noProof/>
                <w:webHidden/>
              </w:rPr>
            </w:r>
            <w:r w:rsidR="000E2980">
              <w:rPr>
                <w:noProof/>
                <w:webHidden/>
              </w:rPr>
              <w:fldChar w:fldCharType="separate"/>
            </w:r>
            <w:r w:rsidR="000E2980">
              <w:rPr>
                <w:noProof/>
                <w:webHidden/>
              </w:rPr>
              <w:t>2</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67" w:history="1">
            <w:r w:rsidR="000E2980" w:rsidRPr="00B97058">
              <w:rPr>
                <w:rStyle w:val="Hyperlink"/>
                <w:noProof/>
              </w:rPr>
              <w:t>1.2</w:t>
            </w:r>
            <w:r w:rsidR="000E2980">
              <w:rPr>
                <w:rFonts w:asciiTheme="minorHAnsi" w:eastAsiaTheme="minorEastAsia" w:hAnsiTheme="minorHAnsi" w:cstheme="minorBidi"/>
                <w:noProof/>
                <w:szCs w:val="22"/>
              </w:rPr>
              <w:tab/>
            </w:r>
            <w:r w:rsidR="000E2980" w:rsidRPr="00B97058">
              <w:rPr>
                <w:rStyle w:val="Hyperlink"/>
                <w:noProof/>
              </w:rPr>
              <w:t>Titelblatt und Aufgabenstellung</w:t>
            </w:r>
            <w:r w:rsidR="000E2980">
              <w:rPr>
                <w:noProof/>
                <w:webHidden/>
              </w:rPr>
              <w:tab/>
            </w:r>
            <w:r w:rsidR="000E2980">
              <w:rPr>
                <w:noProof/>
                <w:webHidden/>
              </w:rPr>
              <w:fldChar w:fldCharType="begin"/>
            </w:r>
            <w:r w:rsidR="000E2980">
              <w:rPr>
                <w:noProof/>
                <w:webHidden/>
              </w:rPr>
              <w:instrText xml:space="preserve"> PAGEREF _Toc82179767 \h </w:instrText>
            </w:r>
            <w:r w:rsidR="000E2980">
              <w:rPr>
                <w:noProof/>
                <w:webHidden/>
              </w:rPr>
            </w:r>
            <w:r w:rsidR="000E2980">
              <w:rPr>
                <w:noProof/>
                <w:webHidden/>
              </w:rPr>
              <w:fldChar w:fldCharType="separate"/>
            </w:r>
            <w:r w:rsidR="000E2980">
              <w:rPr>
                <w:noProof/>
                <w:webHidden/>
              </w:rPr>
              <w:t>2</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68" w:history="1">
            <w:r w:rsidR="000E2980" w:rsidRPr="00B97058">
              <w:rPr>
                <w:rStyle w:val="Hyperlink"/>
                <w:noProof/>
              </w:rPr>
              <w:t>1.3</w:t>
            </w:r>
            <w:r w:rsidR="000E2980">
              <w:rPr>
                <w:rFonts w:asciiTheme="minorHAnsi" w:eastAsiaTheme="minorEastAsia" w:hAnsiTheme="minorHAnsi" w:cstheme="minorBidi"/>
                <w:noProof/>
                <w:szCs w:val="22"/>
              </w:rPr>
              <w:tab/>
            </w:r>
            <w:r w:rsidR="000E2980" w:rsidRPr="00B97058">
              <w:rPr>
                <w:rStyle w:val="Hyperlink"/>
                <w:noProof/>
              </w:rPr>
              <w:t>Kurzreferat</w:t>
            </w:r>
            <w:r w:rsidR="000E2980">
              <w:rPr>
                <w:noProof/>
                <w:webHidden/>
              </w:rPr>
              <w:tab/>
            </w:r>
            <w:r w:rsidR="000E2980">
              <w:rPr>
                <w:noProof/>
                <w:webHidden/>
              </w:rPr>
              <w:fldChar w:fldCharType="begin"/>
            </w:r>
            <w:r w:rsidR="000E2980">
              <w:rPr>
                <w:noProof/>
                <w:webHidden/>
              </w:rPr>
              <w:instrText xml:space="preserve"> PAGEREF _Toc82179768 \h </w:instrText>
            </w:r>
            <w:r w:rsidR="000E2980">
              <w:rPr>
                <w:noProof/>
                <w:webHidden/>
              </w:rPr>
            </w:r>
            <w:r w:rsidR="000E2980">
              <w:rPr>
                <w:noProof/>
                <w:webHidden/>
              </w:rPr>
              <w:fldChar w:fldCharType="separate"/>
            </w:r>
            <w:r w:rsidR="000E2980">
              <w:rPr>
                <w:noProof/>
                <w:webHidden/>
              </w:rPr>
              <w:t>2</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69" w:history="1">
            <w:r w:rsidR="000E2980" w:rsidRPr="00B97058">
              <w:rPr>
                <w:rStyle w:val="Hyperlink"/>
                <w:noProof/>
              </w:rPr>
              <w:t>1.4</w:t>
            </w:r>
            <w:r w:rsidR="000E2980">
              <w:rPr>
                <w:rFonts w:asciiTheme="minorHAnsi" w:eastAsiaTheme="minorEastAsia" w:hAnsiTheme="minorHAnsi" w:cstheme="minorBidi"/>
                <w:noProof/>
                <w:szCs w:val="22"/>
              </w:rPr>
              <w:tab/>
            </w:r>
            <w:r w:rsidR="000E2980" w:rsidRPr="00B97058">
              <w:rPr>
                <w:rStyle w:val="Hyperlink"/>
                <w:noProof/>
              </w:rPr>
              <w:t>Inhalts-, Abbildungs- und Tabellenverzeichnis</w:t>
            </w:r>
            <w:r w:rsidR="000E2980">
              <w:rPr>
                <w:noProof/>
                <w:webHidden/>
              </w:rPr>
              <w:tab/>
            </w:r>
            <w:r w:rsidR="000E2980">
              <w:rPr>
                <w:noProof/>
                <w:webHidden/>
              </w:rPr>
              <w:fldChar w:fldCharType="begin"/>
            </w:r>
            <w:r w:rsidR="000E2980">
              <w:rPr>
                <w:noProof/>
                <w:webHidden/>
              </w:rPr>
              <w:instrText xml:space="preserve"> PAGEREF _Toc82179769 \h </w:instrText>
            </w:r>
            <w:r w:rsidR="000E2980">
              <w:rPr>
                <w:noProof/>
                <w:webHidden/>
              </w:rPr>
            </w:r>
            <w:r w:rsidR="000E2980">
              <w:rPr>
                <w:noProof/>
                <w:webHidden/>
              </w:rPr>
              <w:fldChar w:fldCharType="separate"/>
            </w:r>
            <w:r w:rsidR="000E2980">
              <w:rPr>
                <w:noProof/>
                <w:webHidden/>
              </w:rPr>
              <w:t>2</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70" w:history="1">
            <w:r w:rsidR="000E2980" w:rsidRPr="00B97058">
              <w:rPr>
                <w:rStyle w:val="Hyperlink"/>
                <w:noProof/>
              </w:rPr>
              <w:t>1.5</w:t>
            </w:r>
            <w:r w:rsidR="000E2980">
              <w:rPr>
                <w:rFonts w:asciiTheme="minorHAnsi" w:eastAsiaTheme="minorEastAsia" w:hAnsiTheme="minorHAnsi" w:cstheme="minorBidi"/>
                <w:noProof/>
                <w:szCs w:val="22"/>
              </w:rPr>
              <w:tab/>
            </w:r>
            <w:r w:rsidR="000E2980" w:rsidRPr="00B97058">
              <w:rPr>
                <w:rStyle w:val="Hyperlink"/>
                <w:noProof/>
              </w:rPr>
              <w:t>Abkürzungsverzeichnis</w:t>
            </w:r>
            <w:r w:rsidR="000E2980">
              <w:rPr>
                <w:noProof/>
                <w:webHidden/>
              </w:rPr>
              <w:tab/>
            </w:r>
            <w:r w:rsidR="000E2980">
              <w:rPr>
                <w:noProof/>
                <w:webHidden/>
              </w:rPr>
              <w:fldChar w:fldCharType="begin"/>
            </w:r>
            <w:r w:rsidR="000E2980">
              <w:rPr>
                <w:noProof/>
                <w:webHidden/>
              </w:rPr>
              <w:instrText xml:space="preserve"> PAGEREF _Toc82179770 \h </w:instrText>
            </w:r>
            <w:r w:rsidR="000E2980">
              <w:rPr>
                <w:noProof/>
                <w:webHidden/>
              </w:rPr>
            </w:r>
            <w:r w:rsidR="000E2980">
              <w:rPr>
                <w:noProof/>
                <w:webHidden/>
              </w:rPr>
              <w:fldChar w:fldCharType="separate"/>
            </w:r>
            <w:r w:rsidR="000E2980">
              <w:rPr>
                <w:noProof/>
                <w:webHidden/>
              </w:rPr>
              <w:t>2</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71" w:history="1">
            <w:r w:rsidR="000E2980" w:rsidRPr="00B97058">
              <w:rPr>
                <w:rStyle w:val="Hyperlink"/>
                <w:noProof/>
              </w:rPr>
              <w:t>1.6</w:t>
            </w:r>
            <w:r w:rsidR="000E2980">
              <w:rPr>
                <w:rFonts w:asciiTheme="minorHAnsi" w:eastAsiaTheme="minorEastAsia" w:hAnsiTheme="minorHAnsi" w:cstheme="minorBidi"/>
                <w:noProof/>
                <w:szCs w:val="22"/>
              </w:rPr>
              <w:tab/>
            </w:r>
            <w:r w:rsidR="000E2980" w:rsidRPr="00B97058">
              <w:rPr>
                <w:rStyle w:val="Hyperlink"/>
                <w:noProof/>
              </w:rPr>
              <w:t>Vorwort (optional)</w:t>
            </w:r>
            <w:r w:rsidR="000E2980">
              <w:rPr>
                <w:noProof/>
                <w:webHidden/>
              </w:rPr>
              <w:tab/>
            </w:r>
            <w:r w:rsidR="000E2980">
              <w:rPr>
                <w:noProof/>
                <w:webHidden/>
              </w:rPr>
              <w:fldChar w:fldCharType="begin"/>
            </w:r>
            <w:r w:rsidR="000E2980">
              <w:rPr>
                <w:noProof/>
                <w:webHidden/>
              </w:rPr>
              <w:instrText xml:space="preserve"> PAGEREF _Toc82179771 \h </w:instrText>
            </w:r>
            <w:r w:rsidR="000E2980">
              <w:rPr>
                <w:noProof/>
                <w:webHidden/>
              </w:rPr>
            </w:r>
            <w:r w:rsidR="000E2980">
              <w:rPr>
                <w:noProof/>
                <w:webHidden/>
              </w:rPr>
              <w:fldChar w:fldCharType="separate"/>
            </w:r>
            <w:r w:rsidR="000E2980">
              <w:rPr>
                <w:noProof/>
                <w:webHidden/>
              </w:rPr>
              <w:t>2</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72" w:history="1">
            <w:r w:rsidR="000E2980" w:rsidRPr="00B97058">
              <w:rPr>
                <w:rStyle w:val="Hyperlink"/>
                <w:noProof/>
              </w:rPr>
              <w:t>1.7</w:t>
            </w:r>
            <w:r w:rsidR="000E2980">
              <w:rPr>
                <w:rFonts w:asciiTheme="minorHAnsi" w:eastAsiaTheme="minorEastAsia" w:hAnsiTheme="minorHAnsi" w:cstheme="minorBidi"/>
                <w:noProof/>
                <w:szCs w:val="22"/>
              </w:rPr>
              <w:tab/>
            </w:r>
            <w:r w:rsidR="000E2980" w:rsidRPr="00B97058">
              <w:rPr>
                <w:rStyle w:val="Hyperlink"/>
                <w:noProof/>
              </w:rPr>
              <w:t>Textteil</w:t>
            </w:r>
            <w:r w:rsidR="000E2980">
              <w:rPr>
                <w:noProof/>
                <w:webHidden/>
              </w:rPr>
              <w:tab/>
            </w:r>
            <w:r w:rsidR="000E2980">
              <w:rPr>
                <w:noProof/>
                <w:webHidden/>
              </w:rPr>
              <w:fldChar w:fldCharType="begin"/>
            </w:r>
            <w:r w:rsidR="000E2980">
              <w:rPr>
                <w:noProof/>
                <w:webHidden/>
              </w:rPr>
              <w:instrText xml:space="preserve"> PAGEREF _Toc82179772 \h </w:instrText>
            </w:r>
            <w:r w:rsidR="000E2980">
              <w:rPr>
                <w:noProof/>
                <w:webHidden/>
              </w:rPr>
            </w:r>
            <w:r w:rsidR="000E2980">
              <w:rPr>
                <w:noProof/>
                <w:webHidden/>
              </w:rPr>
              <w:fldChar w:fldCharType="separate"/>
            </w:r>
            <w:r w:rsidR="000E2980">
              <w:rPr>
                <w:noProof/>
                <w:webHidden/>
              </w:rPr>
              <w:t>3</w:t>
            </w:r>
            <w:r w:rsidR="000E2980">
              <w:rPr>
                <w:noProof/>
                <w:webHidden/>
              </w:rPr>
              <w:fldChar w:fldCharType="end"/>
            </w:r>
          </w:hyperlink>
        </w:p>
        <w:p w:rsidR="000E2980" w:rsidRDefault="00BE5579">
          <w:pPr>
            <w:pStyle w:val="Verzeichnis3"/>
            <w:tabs>
              <w:tab w:val="left" w:pos="1440"/>
              <w:tab w:val="right" w:leader="dot" w:pos="9344"/>
            </w:tabs>
            <w:rPr>
              <w:rFonts w:asciiTheme="minorHAnsi" w:eastAsiaTheme="minorEastAsia" w:hAnsiTheme="minorHAnsi" w:cstheme="minorBidi"/>
              <w:noProof/>
              <w:szCs w:val="22"/>
            </w:rPr>
          </w:pPr>
          <w:hyperlink w:anchor="_Toc82179773" w:history="1">
            <w:r w:rsidR="000E2980" w:rsidRPr="00B97058">
              <w:rPr>
                <w:rStyle w:val="Hyperlink"/>
                <w:noProof/>
              </w:rPr>
              <w:t>1.7.1</w:t>
            </w:r>
            <w:r w:rsidR="000E2980">
              <w:rPr>
                <w:rFonts w:asciiTheme="minorHAnsi" w:eastAsiaTheme="minorEastAsia" w:hAnsiTheme="minorHAnsi" w:cstheme="minorBidi"/>
                <w:noProof/>
                <w:szCs w:val="22"/>
              </w:rPr>
              <w:tab/>
            </w:r>
            <w:r w:rsidR="000E2980" w:rsidRPr="00B97058">
              <w:rPr>
                <w:rStyle w:val="Hyperlink"/>
                <w:noProof/>
              </w:rPr>
              <w:t>Text</w:t>
            </w:r>
            <w:r w:rsidR="000E2980">
              <w:rPr>
                <w:noProof/>
                <w:webHidden/>
              </w:rPr>
              <w:tab/>
            </w:r>
            <w:r w:rsidR="000E2980">
              <w:rPr>
                <w:noProof/>
                <w:webHidden/>
              </w:rPr>
              <w:fldChar w:fldCharType="begin"/>
            </w:r>
            <w:r w:rsidR="000E2980">
              <w:rPr>
                <w:noProof/>
                <w:webHidden/>
              </w:rPr>
              <w:instrText xml:space="preserve"> PAGEREF _Toc82179773 \h </w:instrText>
            </w:r>
            <w:r w:rsidR="000E2980">
              <w:rPr>
                <w:noProof/>
                <w:webHidden/>
              </w:rPr>
            </w:r>
            <w:r w:rsidR="000E2980">
              <w:rPr>
                <w:noProof/>
                <w:webHidden/>
              </w:rPr>
              <w:fldChar w:fldCharType="separate"/>
            </w:r>
            <w:r w:rsidR="000E2980">
              <w:rPr>
                <w:noProof/>
                <w:webHidden/>
              </w:rPr>
              <w:t>3</w:t>
            </w:r>
            <w:r w:rsidR="000E2980">
              <w:rPr>
                <w:noProof/>
                <w:webHidden/>
              </w:rPr>
              <w:fldChar w:fldCharType="end"/>
            </w:r>
          </w:hyperlink>
        </w:p>
        <w:p w:rsidR="000E2980" w:rsidRDefault="00BE5579">
          <w:pPr>
            <w:pStyle w:val="Verzeichnis3"/>
            <w:tabs>
              <w:tab w:val="left" w:pos="1440"/>
              <w:tab w:val="right" w:leader="dot" w:pos="9344"/>
            </w:tabs>
            <w:rPr>
              <w:rFonts w:asciiTheme="minorHAnsi" w:eastAsiaTheme="minorEastAsia" w:hAnsiTheme="minorHAnsi" w:cstheme="minorBidi"/>
              <w:noProof/>
              <w:szCs w:val="22"/>
            </w:rPr>
          </w:pPr>
          <w:hyperlink w:anchor="_Toc82179774" w:history="1">
            <w:r w:rsidR="000E2980" w:rsidRPr="00B97058">
              <w:rPr>
                <w:rStyle w:val="Hyperlink"/>
                <w:noProof/>
              </w:rPr>
              <w:t>1.7.2</w:t>
            </w:r>
            <w:r w:rsidR="000E2980">
              <w:rPr>
                <w:rFonts w:asciiTheme="minorHAnsi" w:eastAsiaTheme="minorEastAsia" w:hAnsiTheme="minorHAnsi" w:cstheme="minorBidi"/>
                <w:noProof/>
                <w:szCs w:val="22"/>
              </w:rPr>
              <w:tab/>
            </w:r>
            <w:r w:rsidR="000E2980" w:rsidRPr="00B97058">
              <w:rPr>
                <w:rStyle w:val="Hyperlink"/>
                <w:noProof/>
              </w:rPr>
              <w:t>Überschriften</w:t>
            </w:r>
            <w:r w:rsidR="000E2980">
              <w:rPr>
                <w:noProof/>
                <w:webHidden/>
              </w:rPr>
              <w:tab/>
            </w:r>
            <w:r w:rsidR="000E2980">
              <w:rPr>
                <w:noProof/>
                <w:webHidden/>
              </w:rPr>
              <w:fldChar w:fldCharType="begin"/>
            </w:r>
            <w:r w:rsidR="000E2980">
              <w:rPr>
                <w:noProof/>
                <w:webHidden/>
              </w:rPr>
              <w:instrText xml:space="preserve"> PAGEREF _Toc82179774 \h </w:instrText>
            </w:r>
            <w:r w:rsidR="000E2980">
              <w:rPr>
                <w:noProof/>
                <w:webHidden/>
              </w:rPr>
            </w:r>
            <w:r w:rsidR="000E2980">
              <w:rPr>
                <w:noProof/>
                <w:webHidden/>
              </w:rPr>
              <w:fldChar w:fldCharType="separate"/>
            </w:r>
            <w:r w:rsidR="000E2980">
              <w:rPr>
                <w:noProof/>
                <w:webHidden/>
              </w:rPr>
              <w:t>3</w:t>
            </w:r>
            <w:r w:rsidR="000E2980">
              <w:rPr>
                <w:noProof/>
                <w:webHidden/>
              </w:rPr>
              <w:fldChar w:fldCharType="end"/>
            </w:r>
          </w:hyperlink>
        </w:p>
        <w:p w:rsidR="000E2980" w:rsidRDefault="00BE5579">
          <w:pPr>
            <w:pStyle w:val="Verzeichnis3"/>
            <w:tabs>
              <w:tab w:val="left" w:pos="1440"/>
              <w:tab w:val="right" w:leader="dot" w:pos="9344"/>
            </w:tabs>
            <w:rPr>
              <w:rFonts w:asciiTheme="minorHAnsi" w:eastAsiaTheme="minorEastAsia" w:hAnsiTheme="minorHAnsi" w:cstheme="minorBidi"/>
              <w:noProof/>
              <w:szCs w:val="22"/>
            </w:rPr>
          </w:pPr>
          <w:hyperlink w:anchor="_Toc82179775" w:history="1">
            <w:r w:rsidR="000E2980" w:rsidRPr="00B97058">
              <w:rPr>
                <w:rStyle w:val="Hyperlink"/>
                <w:noProof/>
              </w:rPr>
              <w:t>1.7.3</w:t>
            </w:r>
            <w:r w:rsidR="000E2980">
              <w:rPr>
                <w:rFonts w:asciiTheme="minorHAnsi" w:eastAsiaTheme="minorEastAsia" w:hAnsiTheme="minorHAnsi" w:cstheme="minorBidi"/>
                <w:noProof/>
                <w:szCs w:val="22"/>
              </w:rPr>
              <w:tab/>
            </w:r>
            <w:r w:rsidR="000E2980" w:rsidRPr="00B97058">
              <w:rPr>
                <w:rStyle w:val="Hyperlink"/>
                <w:noProof/>
              </w:rPr>
              <w:t>Quellen</w:t>
            </w:r>
            <w:r w:rsidR="000E2980">
              <w:rPr>
                <w:noProof/>
                <w:webHidden/>
              </w:rPr>
              <w:tab/>
            </w:r>
            <w:r w:rsidR="000E2980">
              <w:rPr>
                <w:noProof/>
                <w:webHidden/>
              </w:rPr>
              <w:fldChar w:fldCharType="begin"/>
            </w:r>
            <w:r w:rsidR="000E2980">
              <w:rPr>
                <w:noProof/>
                <w:webHidden/>
              </w:rPr>
              <w:instrText xml:space="preserve"> PAGEREF _Toc82179775 \h </w:instrText>
            </w:r>
            <w:r w:rsidR="000E2980">
              <w:rPr>
                <w:noProof/>
                <w:webHidden/>
              </w:rPr>
            </w:r>
            <w:r w:rsidR="000E2980">
              <w:rPr>
                <w:noProof/>
                <w:webHidden/>
              </w:rPr>
              <w:fldChar w:fldCharType="separate"/>
            </w:r>
            <w:r w:rsidR="000E2980">
              <w:rPr>
                <w:noProof/>
                <w:webHidden/>
              </w:rPr>
              <w:t>3</w:t>
            </w:r>
            <w:r w:rsidR="000E2980">
              <w:rPr>
                <w:noProof/>
                <w:webHidden/>
              </w:rPr>
              <w:fldChar w:fldCharType="end"/>
            </w:r>
          </w:hyperlink>
        </w:p>
        <w:p w:rsidR="000E2980" w:rsidRDefault="00BE5579">
          <w:pPr>
            <w:pStyle w:val="Verzeichnis3"/>
            <w:tabs>
              <w:tab w:val="left" w:pos="1440"/>
              <w:tab w:val="right" w:leader="dot" w:pos="9344"/>
            </w:tabs>
            <w:rPr>
              <w:rFonts w:asciiTheme="minorHAnsi" w:eastAsiaTheme="minorEastAsia" w:hAnsiTheme="minorHAnsi" w:cstheme="minorBidi"/>
              <w:noProof/>
              <w:szCs w:val="22"/>
            </w:rPr>
          </w:pPr>
          <w:hyperlink w:anchor="_Toc82179776" w:history="1">
            <w:r w:rsidR="000E2980" w:rsidRPr="00B97058">
              <w:rPr>
                <w:rStyle w:val="Hyperlink"/>
                <w:noProof/>
              </w:rPr>
              <w:t>1.7.4</w:t>
            </w:r>
            <w:r w:rsidR="000E2980">
              <w:rPr>
                <w:rFonts w:asciiTheme="minorHAnsi" w:eastAsiaTheme="minorEastAsia" w:hAnsiTheme="minorHAnsi" w:cstheme="minorBidi"/>
                <w:noProof/>
                <w:szCs w:val="22"/>
              </w:rPr>
              <w:tab/>
            </w:r>
            <w:r w:rsidR="000E2980" w:rsidRPr="00B97058">
              <w:rPr>
                <w:rStyle w:val="Hyperlink"/>
                <w:noProof/>
              </w:rPr>
              <w:t>Fußnoten</w:t>
            </w:r>
            <w:r w:rsidR="000E2980">
              <w:rPr>
                <w:noProof/>
                <w:webHidden/>
              </w:rPr>
              <w:tab/>
            </w:r>
            <w:r w:rsidR="000E2980">
              <w:rPr>
                <w:noProof/>
                <w:webHidden/>
              </w:rPr>
              <w:fldChar w:fldCharType="begin"/>
            </w:r>
            <w:r w:rsidR="000E2980">
              <w:rPr>
                <w:noProof/>
                <w:webHidden/>
              </w:rPr>
              <w:instrText xml:space="preserve"> PAGEREF _Toc82179776 \h </w:instrText>
            </w:r>
            <w:r w:rsidR="000E2980">
              <w:rPr>
                <w:noProof/>
                <w:webHidden/>
              </w:rPr>
            </w:r>
            <w:r w:rsidR="000E2980">
              <w:rPr>
                <w:noProof/>
                <w:webHidden/>
              </w:rPr>
              <w:fldChar w:fldCharType="separate"/>
            </w:r>
            <w:r w:rsidR="000E2980">
              <w:rPr>
                <w:noProof/>
                <w:webHidden/>
              </w:rPr>
              <w:t>6</w:t>
            </w:r>
            <w:r w:rsidR="000E2980">
              <w:rPr>
                <w:noProof/>
                <w:webHidden/>
              </w:rPr>
              <w:fldChar w:fldCharType="end"/>
            </w:r>
          </w:hyperlink>
        </w:p>
        <w:p w:rsidR="000E2980" w:rsidRDefault="00BE5579">
          <w:pPr>
            <w:pStyle w:val="Verzeichnis3"/>
            <w:tabs>
              <w:tab w:val="left" w:pos="1440"/>
              <w:tab w:val="right" w:leader="dot" w:pos="9344"/>
            </w:tabs>
            <w:rPr>
              <w:rFonts w:asciiTheme="minorHAnsi" w:eastAsiaTheme="minorEastAsia" w:hAnsiTheme="minorHAnsi" w:cstheme="minorBidi"/>
              <w:noProof/>
              <w:szCs w:val="22"/>
            </w:rPr>
          </w:pPr>
          <w:hyperlink w:anchor="_Toc82179777" w:history="1">
            <w:r w:rsidR="000E2980" w:rsidRPr="00B97058">
              <w:rPr>
                <w:rStyle w:val="Hyperlink"/>
                <w:noProof/>
              </w:rPr>
              <w:t>1.7.5</w:t>
            </w:r>
            <w:r w:rsidR="000E2980">
              <w:rPr>
                <w:rFonts w:asciiTheme="minorHAnsi" w:eastAsiaTheme="minorEastAsia" w:hAnsiTheme="minorHAnsi" w:cstheme="minorBidi"/>
                <w:noProof/>
                <w:szCs w:val="22"/>
              </w:rPr>
              <w:tab/>
            </w:r>
            <w:r w:rsidR="000E2980" w:rsidRPr="00B97058">
              <w:rPr>
                <w:rStyle w:val="Hyperlink"/>
                <w:noProof/>
              </w:rPr>
              <w:t>Aufzählungen</w:t>
            </w:r>
            <w:r w:rsidR="000E2980">
              <w:rPr>
                <w:noProof/>
                <w:webHidden/>
              </w:rPr>
              <w:tab/>
            </w:r>
            <w:r w:rsidR="000E2980">
              <w:rPr>
                <w:noProof/>
                <w:webHidden/>
              </w:rPr>
              <w:fldChar w:fldCharType="begin"/>
            </w:r>
            <w:r w:rsidR="000E2980">
              <w:rPr>
                <w:noProof/>
                <w:webHidden/>
              </w:rPr>
              <w:instrText xml:space="preserve"> PAGEREF _Toc82179777 \h </w:instrText>
            </w:r>
            <w:r w:rsidR="000E2980">
              <w:rPr>
                <w:noProof/>
                <w:webHidden/>
              </w:rPr>
            </w:r>
            <w:r w:rsidR="000E2980">
              <w:rPr>
                <w:noProof/>
                <w:webHidden/>
              </w:rPr>
              <w:fldChar w:fldCharType="separate"/>
            </w:r>
            <w:r w:rsidR="000E2980">
              <w:rPr>
                <w:noProof/>
                <w:webHidden/>
              </w:rPr>
              <w:t>6</w:t>
            </w:r>
            <w:r w:rsidR="000E2980">
              <w:rPr>
                <w:noProof/>
                <w:webHidden/>
              </w:rPr>
              <w:fldChar w:fldCharType="end"/>
            </w:r>
          </w:hyperlink>
        </w:p>
        <w:p w:rsidR="000E2980" w:rsidRDefault="00BE5579">
          <w:pPr>
            <w:pStyle w:val="Verzeichnis3"/>
            <w:tabs>
              <w:tab w:val="left" w:pos="1440"/>
              <w:tab w:val="right" w:leader="dot" w:pos="9344"/>
            </w:tabs>
            <w:rPr>
              <w:rFonts w:asciiTheme="minorHAnsi" w:eastAsiaTheme="minorEastAsia" w:hAnsiTheme="minorHAnsi" w:cstheme="minorBidi"/>
              <w:noProof/>
              <w:szCs w:val="22"/>
            </w:rPr>
          </w:pPr>
          <w:hyperlink w:anchor="_Toc82179778" w:history="1">
            <w:r w:rsidR="000E2980" w:rsidRPr="00B97058">
              <w:rPr>
                <w:rStyle w:val="Hyperlink"/>
                <w:noProof/>
              </w:rPr>
              <w:t>1.7.6</w:t>
            </w:r>
            <w:r w:rsidR="000E2980">
              <w:rPr>
                <w:rFonts w:asciiTheme="minorHAnsi" w:eastAsiaTheme="minorEastAsia" w:hAnsiTheme="minorHAnsi" w:cstheme="minorBidi"/>
                <w:noProof/>
                <w:szCs w:val="22"/>
              </w:rPr>
              <w:tab/>
            </w:r>
            <w:r w:rsidR="000E2980" w:rsidRPr="00B97058">
              <w:rPr>
                <w:rStyle w:val="Hyperlink"/>
                <w:noProof/>
              </w:rPr>
              <w:t>Hervorheben</w:t>
            </w:r>
            <w:r w:rsidR="000E2980">
              <w:rPr>
                <w:noProof/>
                <w:webHidden/>
              </w:rPr>
              <w:tab/>
            </w:r>
            <w:r w:rsidR="000E2980">
              <w:rPr>
                <w:noProof/>
                <w:webHidden/>
              </w:rPr>
              <w:fldChar w:fldCharType="begin"/>
            </w:r>
            <w:r w:rsidR="000E2980">
              <w:rPr>
                <w:noProof/>
                <w:webHidden/>
              </w:rPr>
              <w:instrText xml:space="preserve"> PAGEREF _Toc82179778 \h </w:instrText>
            </w:r>
            <w:r w:rsidR="000E2980">
              <w:rPr>
                <w:noProof/>
                <w:webHidden/>
              </w:rPr>
            </w:r>
            <w:r w:rsidR="000E2980">
              <w:rPr>
                <w:noProof/>
                <w:webHidden/>
              </w:rPr>
              <w:fldChar w:fldCharType="separate"/>
            </w:r>
            <w:r w:rsidR="000E2980">
              <w:rPr>
                <w:noProof/>
                <w:webHidden/>
              </w:rPr>
              <w:t>6</w:t>
            </w:r>
            <w:r w:rsidR="000E2980">
              <w:rPr>
                <w:noProof/>
                <w:webHidden/>
              </w:rPr>
              <w:fldChar w:fldCharType="end"/>
            </w:r>
          </w:hyperlink>
        </w:p>
        <w:p w:rsidR="000E2980" w:rsidRDefault="00BE5579">
          <w:pPr>
            <w:pStyle w:val="Verzeichnis3"/>
            <w:tabs>
              <w:tab w:val="left" w:pos="1440"/>
              <w:tab w:val="right" w:leader="dot" w:pos="9344"/>
            </w:tabs>
            <w:rPr>
              <w:rFonts w:asciiTheme="minorHAnsi" w:eastAsiaTheme="minorEastAsia" w:hAnsiTheme="minorHAnsi" w:cstheme="minorBidi"/>
              <w:noProof/>
              <w:szCs w:val="22"/>
            </w:rPr>
          </w:pPr>
          <w:hyperlink w:anchor="_Toc82179779" w:history="1">
            <w:r w:rsidR="000E2980" w:rsidRPr="00B97058">
              <w:rPr>
                <w:rStyle w:val="Hyperlink"/>
                <w:noProof/>
              </w:rPr>
              <w:t>1.7.7</w:t>
            </w:r>
            <w:r w:rsidR="000E2980">
              <w:rPr>
                <w:rFonts w:asciiTheme="minorHAnsi" w:eastAsiaTheme="minorEastAsia" w:hAnsiTheme="minorHAnsi" w:cstheme="minorBidi"/>
                <w:noProof/>
                <w:szCs w:val="22"/>
              </w:rPr>
              <w:tab/>
            </w:r>
            <w:r w:rsidR="000E2980" w:rsidRPr="00B97058">
              <w:rPr>
                <w:rStyle w:val="Hyperlink"/>
                <w:noProof/>
              </w:rPr>
              <w:t>Zusammenfassung</w:t>
            </w:r>
            <w:r w:rsidR="000E2980">
              <w:rPr>
                <w:noProof/>
                <w:webHidden/>
              </w:rPr>
              <w:tab/>
            </w:r>
            <w:r w:rsidR="000E2980">
              <w:rPr>
                <w:noProof/>
                <w:webHidden/>
              </w:rPr>
              <w:fldChar w:fldCharType="begin"/>
            </w:r>
            <w:r w:rsidR="000E2980">
              <w:rPr>
                <w:noProof/>
                <w:webHidden/>
              </w:rPr>
              <w:instrText xml:space="preserve"> PAGEREF _Toc82179779 \h </w:instrText>
            </w:r>
            <w:r w:rsidR="000E2980">
              <w:rPr>
                <w:noProof/>
                <w:webHidden/>
              </w:rPr>
            </w:r>
            <w:r w:rsidR="000E2980">
              <w:rPr>
                <w:noProof/>
                <w:webHidden/>
              </w:rPr>
              <w:fldChar w:fldCharType="separate"/>
            </w:r>
            <w:r w:rsidR="000E2980">
              <w:rPr>
                <w:noProof/>
                <w:webHidden/>
              </w:rPr>
              <w:t>6</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80" w:history="1">
            <w:r w:rsidR="000E2980" w:rsidRPr="00B97058">
              <w:rPr>
                <w:rStyle w:val="Hyperlink"/>
                <w:noProof/>
              </w:rPr>
              <w:t>1.8</w:t>
            </w:r>
            <w:r w:rsidR="000E2980">
              <w:rPr>
                <w:rFonts w:asciiTheme="minorHAnsi" w:eastAsiaTheme="minorEastAsia" w:hAnsiTheme="minorHAnsi" w:cstheme="minorBidi"/>
                <w:noProof/>
                <w:szCs w:val="22"/>
              </w:rPr>
              <w:tab/>
            </w:r>
            <w:r w:rsidR="000E2980" w:rsidRPr="00B97058">
              <w:rPr>
                <w:rStyle w:val="Hyperlink"/>
                <w:noProof/>
              </w:rPr>
              <w:t>Literaturverzeichnis</w:t>
            </w:r>
            <w:r w:rsidR="000E2980">
              <w:rPr>
                <w:noProof/>
                <w:webHidden/>
              </w:rPr>
              <w:tab/>
            </w:r>
            <w:r w:rsidR="000E2980">
              <w:rPr>
                <w:noProof/>
                <w:webHidden/>
              </w:rPr>
              <w:fldChar w:fldCharType="begin"/>
            </w:r>
            <w:r w:rsidR="000E2980">
              <w:rPr>
                <w:noProof/>
                <w:webHidden/>
              </w:rPr>
              <w:instrText xml:space="preserve"> PAGEREF _Toc82179780 \h </w:instrText>
            </w:r>
            <w:r w:rsidR="000E2980">
              <w:rPr>
                <w:noProof/>
                <w:webHidden/>
              </w:rPr>
            </w:r>
            <w:r w:rsidR="000E2980">
              <w:rPr>
                <w:noProof/>
                <w:webHidden/>
              </w:rPr>
              <w:fldChar w:fldCharType="separate"/>
            </w:r>
            <w:r w:rsidR="000E2980">
              <w:rPr>
                <w:noProof/>
                <w:webHidden/>
              </w:rPr>
              <w:t>6</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81" w:history="1">
            <w:r w:rsidR="000E2980" w:rsidRPr="00B97058">
              <w:rPr>
                <w:rStyle w:val="Hyperlink"/>
                <w:noProof/>
              </w:rPr>
              <w:t>1.9</w:t>
            </w:r>
            <w:r w:rsidR="000E2980">
              <w:rPr>
                <w:rFonts w:asciiTheme="minorHAnsi" w:eastAsiaTheme="minorEastAsia" w:hAnsiTheme="minorHAnsi" w:cstheme="minorBidi"/>
                <w:noProof/>
                <w:szCs w:val="22"/>
              </w:rPr>
              <w:tab/>
            </w:r>
            <w:r w:rsidR="000E2980" w:rsidRPr="00B97058">
              <w:rPr>
                <w:rStyle w:val="Hyperlink"/>
                <w:noProof/>
              </w:rPr>
              <w:t>Anlagen</w:t>
            </w:r>
            <w:r w:rsidR="000E2980">
              <w:rPr>
                <w:noProof/>
                <w:webHidden/>
              </w:rPr>
              <w:tab/>
            </w:r>
            <w:r w:rsidR="000E2980">
              <w:rPr>
                <w:noProof/>
                <w:webHidden/>
              </w:rPr>
              <w:fldChar w:fldCharType="begin"/>
            </w:r>
            <w:r w:rsidR="000E2980">
              <w:rPr>
                <w:noProof/>
                <w:webHidden/>
              </w:rPr>
              <w:instrText xml:space="preserve"> PAGEREF _Toc82179781 \h </w:instrText>
            </w:r>
            <w:r w:rsidR="000E2980">
              <w:rPr>
                <w:noProof/>
                <w:webHidden/>
              </w:rPr>
            </w:r>
            <w:r w:rsidR="000E2980">
              <w:rPr>
                <w:noProof/>
                <w:webHidden/>
              </w:rPr>
              <w:fldChar w:fldCharType="separate"/>
            </w:r>
            <w:r w:rsidR="000E2980">
              <w:rPr>
                <w:noProof/>
                <w:webHidden/>
              </w:rPr>
              <w:t>7</w:t>
            </w:r>
            <w:r w:rsidR="000E2980">
              <w:rPr>
                <w:noProof/>
                <w:webHidden/>
              </w:rPr>
              <w:fldChar w:fldCharType="end"/>
            </w:r>
          </w:hyperlink>
        </w:p>
        <w:p w:rsidR="000E2980" w:rsidRDefault="00BE5579">
          <w:pPr>
            <w:pStyle w:val="Verzeichnis2"/>
            <w:tabs>
              <w:tab w:val="left" w:pos="960"/>
              <w:tab w:val="right" w:leader="dot" w:pos="9344"/>
            </w:tabs>
            <w:rPr>
              <w:rFonts w:asciiTheme="minorHAnsi" w:eastAsiaTheme="minorEastAsia" w:hAnsiTheme="minorHAnsi" w:cstheme="minorBidi"/>
              <w:noProof/>
              <w:szCs w:val="22"/>
            </w:rPr>
          </w:pPr>
          <w:hyperlink w:anchor="_Toc82179782" w:history="1">
            <w:r w:rsidR="000E2980" w:rsidRPr="00B97058">
              <w:rPr>
                <w:rStyle w:val="Hyperlink"/>
                <w:noProof/>
              </w:rPr>
              <w:t>1.10</w:t>
            </w:r>
            <w:r w:rsidR="000E2980">
              <w:rPr>
                <w:rFonts w:asciiTheme="minorHAnsi" w:eastAsiaTheme="minorEastAsia" w:hAnsiTheme="minorHAnsi" w:cstheme="minorBidi"/>
                <w:noProof/>
                <w:szCs w:val="22"/>
              </w:rPr>
              <w:tab/>
            </w:r>
            <w:r w:rsidR="000E2980" w:rsidRPr="00B97058">
              <w:rPr>
                <w:rStyle w:val="Hyperlink"/>
                <w:noProof/>
              </w:rPr>
              <w:t>Selbstständigkeitserklärung</w:t>
            </w:r>
            <w:r w:rsidR="000E2980">
              <w:rPr>
                <w:noProof/>
                <w:webHidden/>
              </w:rPr>
              <w:tab/>
            </w:r>
            <w:r w:rsidR="000E2980">
              <w:rPr>
                <w:noProof/>
                <w:webHidden/>
              </w:rPr>
              <w:fldChar w:fldCharType="begin"/>
            </w:r>
            <w:r w:rsidR="000E2980">
              <w:rPr>
                <w:noProof/>
                <w:webHidden/>
              </w:rPr>
              <w:instrText xml:space="preserve"> PAGEREF _Toc82179782 \h </w:instrText>
            </w:r>
            <w:r w:rsidR="000E2980">
              <w:rPr>
                <w:noProof/>
                <w:webHidden/>
              </w:rPr>
            </w:r>
            <w:r w:rsidR="000E2980">
              <w:rPr>
                <w:noProof/>
                <w:webHidden/>
              </w:rPr>
              <w:fldChar w:fldCharType="separate"/>
            </w:r>
            <w:r w:rsidR="000E2980">
              <w:rPr>
                <w:noProof/>
                <w:webHidden/>
              </w:rPr>
              <w:t>7</w:t>
            </w:r>
            <w:r w:rsidR="000E2980">
              <w:rPr>
                <w:noProof/>
                <w:webHidden/>
              </w:rPr>
              <w:fldChar w:fldCharType="end"/>
            </w:r>
          </w:hyperlink>
        </w:p>
        <w:p w:rsidR="000E2980" w:rsidRDefault="00BE5579">
          <w:pPr>
            <w:pStyle w:val="Verzeichnis2"/>
            <w:tabs>
              <w:tab w:val="left" w:pos="960"/>
              <w:tab w:val="right" w:leader="dot" w:pos="9344"/>
            </w:tabs>
            <w:rPr>
              <w:rFonts w:asciiTheme="minorHAnsi" w:eastAsiaTheme="minorEastAsia" w:hAnsiTheme="minorHAnsi" w:cstheme="minorBidi"/>
              <w:noProof/>
              <w:szCs w:val="22"/>
            </w:rPr>
          </w:pPr>
          <w:hyperlink w:anchor="_Toc82179783" w:history="1">
            <w:r w:rsidR="000E2980" w:rsidRPr="00B97058">
              <w:rPr>
                <w:rStyle w:val="Hyperlink"/>
                <w:noProof/>
              </w:rPr>
              <w:t>1.11</w:t>
            </w:r>
            <w:r w:rsidR="000E2980">
              <w:rPr>
                <w:rFonts w:asciiTheme="minorHAnsi" w:eastAsiaTheme="minorEastAsia" w:hAnsiTheme="minorHAnsi" w:cstheme="minorBidi"/>
                <w:noProof/>
                <w:szCs w:val="22"/>
              </w:rPr>
              <w:tab/>
            </w:r>
            <w:r w:rsidR="000E2980" w:rsidRPr="00B97058">
              <w:rPr>
                <w:rStyle w:val="Hyperlink"/>
                <w:noProof/>
              </w:rPr>
              <w:t>Thesen</w:t>
            </w:r>
            <w:r w:rsidR="000E2980">
              <w:rPr>
                <w:noProof/>
                <w:webHidden/>
              </w:rPr>
              <w:tab/>
            </w:r>
            <w:r w:rsidR="000E2980">
              <w:rPr>
                <w:noProof/>
                <w:webHidden/>
              </w:rPr>
              <w:fldChar w:fldCharType="begin"/>
            </w:r>
            <w:r w:rsidR="000E2980">
              <w:rPr>
                <w:noProof/>
                <w:webHidden/>
              </w:rPr>
              <w:instrText xml:space="preserve"> PAGEREF _Toc82179783 \h </w:instrText>
            </w:r>
            <w:r w:rsidR="000E2980">
              <w:rPr>
                <w:noProof/>
                <w:webHidden/>
              </w:rPr>
            </w:r>
            <w:r w:rsidR="000E2980">
              <w:rPr>
                <w:noProof/>
                <w:webHidden/>
              </w:rPr>
              <w:fldChar w:fldCharType="separate"/>
            </w:r>
            <w:r w:rsidR="000E2980">
              <w:rPr>
                <w:noProof/>
                <w:webHidden/>
              </w:rPr>
              <w:t>7</w:t>
            </w:r>
            <w:r w:rsidR="000E2980">
              <w:rPr>
                <w:noProof/>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84" w:history="1">
            <w:r w:rsidR="000E2980" w:rsidRPr="00B97058">
              <w:rPr>
                <w:rStyle w:val="Hyperlink"/>
              </w:rPr>
              <w:t>2</w:t>
            </w:r>
            <w:r w:rsidR="000E2980">
              <w:rPr>
                <w:rFonts w:asciiTheme="minorHAnsi" w:eastAsiaTheme="minorEastAsia" w:hAnsiTheme="minorHAnsi" w:cstheme="minorBidi"/>
                <w:szCs w:val="22"/>
              </w:rPr>
              <w:tab/>
            </w:r>
            <w:r w:rsidR="000E2980" w:rsidRPr="00B97058">
              <w:rPr>
                <w:rStyle w:val="Hyperlink"/>
              </w:rPr>
              <w:t>Abgabe der Arbeit</w:t>
            </w:r>
            <w:r w:rsidR="000E2980">
              <w:rPr>
                <w:webHidden/>
              </w:rPr>
              <w:tab/>
            </w:r>
            <w:r w:rsidR="000E2980">
              <w:rPr>
                <w:webHidden/>
              </w:rPr>
              <w:fldChar w:fldCharType="begin"/>
            </w:r>
            <w:r w:rsidR="000E2980">
              <w:rPr>
                <w:webHidden/>
              </w:rPr>
              <w:instrText xml:space="preserve"> PAGEREF _Toc82179784 \h </w:instrText>
            </w:r>
            <w:r w:rsidR="000E2980">
              <w:rPr>
                <w:webHidden/>
              </w:rPr>
            </w:r>
            <w:r w:rsidR="000E2980">
              <w:rPr>
                <w:webHidden/>
              </w:rPr>
              <w:fldChar w:fldCharType="separate"/>
            </w:r>
            <w:r w:rsidR="000E2980">
              <w:rPr>
                <w:webHidden/>
              </w:rPr>
              <w:t>8</w:t>
            </w:r>
            <w:r w:rsidR="000E2980">
              <w:rPr>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85" w:history="1">
            <w:r w:rsidR="000E2980" w:rsidRPr="00B97058">
              <w:rPr>
                <w:rStyle w:val="Hyperlink"/>
                <w:noProof/>
              </w:rPr>
              <w:t>2.1</w:t>
            </w:r>
            <w:r w:rsidR="000E2980">
              <w:rPr>
                <w:rFonts w:asciiTheme="minorHAnsi" w:eastAsiaTheme="minorEastAsia" w:hAnsiTheme="minorHAnsi" w:cstheme="minorBidi"/>
                <w:noProof/>
                <w:szCs w:val="22"/>
              </w:rPr>
              <w:tab/>
            </w:r>
            <w:r w:rsidR="000E2980" w:rsidRPr="00B97058">
              <w:rPr>
                <w:rStyle w:val="Hyperlink"/>
                <w:noProof/>
              </w:rPr>
              <w:t>Erstellen und Einreichen der Arbeit</w:t>
            </w:r>
            <w:r w:rsidR="000E2980">
              <w:rPr>
                <w:noProof/>
                <w:webHidden/>
              </w:rPr>
              <w:tab/>
            </w:r>
            <w:r w:rsidR="000E2980">
              <w:rPr>
                <w:noProof/>
                <w:webHidden/>
              </w:rPr>
              <w:fldChar w:fldCharType="begin"/>
            </w:r>
            <w:r w:rsidR="000E2980">
              <w:rPr>
                <w:noProof/>
                <w:webHidden/>
              </w:rPr>
              <w:instrText xml:space="preserve"> PAGEREF _Toc82179785 \h </w:instrText>
            </w:r>
            <w:r w:rsidR="000E2980">
              <w:rPr>
                <w:noProof/>
                <w:webHidden/>
              </w:rPr>
            </w:r>
            <w:r w:rsidR="000E2980">
              <w:rPr>
                <w:noProof/>
                <w:webHidden/>
              </w:rPr>
              <w:fldChar w:fldCharType="separate"/>
            </w:r>
            <w:r w:rsidR="000E2980">
              <w:rPr>
                <w:noProof/>
                <w:webHidden/>
              </w:rPr>
              <w:t>8</w:t>
            </w:r>
            <w:r w:rsidR="000E2980">
              <w:rPr>
                <w:noProof/>
                <w:webHidden/>
              </w:rPr>
              <w:fldChar w:fldCharType="end"/>
            </w:r>
          </w:hyperlink>
        </w:p>
        <w:p w:rsidR="000E2980" w:rsidRDefault="00BE5579">
          <w:pPr>
            <w:pStyle w:val="Verzeichnis2"/>
            <w:tabs>
              <w:tab w:val="left" w:pos="851"/>
              <w:tab w:val="right" w:leader="dot" w:pos="9344"/>
            </w:tabs>
            <w:rPr>
              <w:rFonts w:asciiTheme="minorHAnsi" w:eastAsiaTheme="minorEastAsia" w:hAnsiTheme="minorHAnsi" w:cstheme="minorBidi"/>
              <w:noProof/>
              <w:szCs w:val="22"/>
            </w:rPr>
          </w:pPr>
          <w:hyperlink w:anchor="_Toc82179786" w:history="1">
            <w:r w:rsidR="000E2980" w:rsidRPr="00B97058">
              <w:rPr>
                <w:rStyle w:val="Hyperlink"/>
                <w:noProof/>
              </w:rPr>
              <w:t>2.2</w:t>
            </w:r>
            <w:r w:rsidR="000E2980">
              <w:rPr>
                <w:rFonts w:asciiTheme="minorHAnsi" w:eastAsiaTheme="minorEastAsia" w:hAnsiTheme="minorHAnsi" w:cstheme="minorBidi"/>
                <w:noProof/>
                <w:szCs w:val="22"/>
              </w:rPr>
              <w:tab/>
            </w:r>
            <w:r w:rsidR="000E2980" w:rsidRPr="00B97058">
              <w:rPr>
                <w:rStyle w:val="Hyperlink"/>
                <w:noProof/>
              </w:rPr>
              <w:t>Zusammenstellung der Arbeit in elektronischer Form</w:t>
            </w:r>
            <w:r w:rsidR="000E2980">
              <w:rPr>
                <w:noProof/>
                <w:webHidden/>
              </w:rPr>
              <w:tab/>
            </w:r>
            <w:r w:rsidR="000E2980">
              <w:rPr>
                <w:noProof/>
                <w:webHidden/>
              </w:rPr>
              <w:fldChar w:fldCharType="begin"/>
            </w:r>
            <w:r w:rsidR="000E2980">
              <w:rPr>
                <w:noProof/>
                <w:webHidden/>
              </w:rPr>
              <w:instrText xml:space="preserve"> PAGEREF _Toc82179786 \h </w:instrText>
            </w:r>
            <w:r w:rsidR="000E2980">
              <w:rPr>
                <w:noProof/>
                <w:webHidden/>
              </w:rPr>
            </w:r>
            <w:r w:rsidR="000E2980">
              <w:rPr>
                <w:noProof/>
                <w:webHidden/>
              </w:rPr>
              <w:fldChar w:fldCharType="separate"/>
            </w:r>
            <w:r w:rsidR="000E2980">
              <w:rPr>
                <w:noProof/>
                <w:webHidden/>
              </w:rPr>
              <w:t>8</w:t>
            </w:r>
            <w:r w:rsidR="000E2980">
              <w:rPr>
                <w:noProof/>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87" w:history="1">
            <w:r w:rsidR="000E2980" w:rsidRPr="00B97058">
              <w:rPr>
                <w:rStyle w:val="Hyperlink"/>
              </w:rPr>
              <w:t>Literaturverzeichnis</w:t>
            </w:r>
            <w:r w:rsidR="000E2980">
              <w:rPr>
                <w:webHidden/>
              </w:rPr>
              <w:tab/>
            </w:r>
            <w:r w:rsidR="000E2980">
              <w:rPr>
                <w:webHidden/>
              </w:rPr>
              <w:fldChar w:fldCharType="begin"/>
            </w:r>
            <w:r w:rsidR="000E2980">
              <w:rPr>
                <w:webHidden/>
              </w:rPr>
              <w:instrText xml:space="preserve"> PAGEREF _Toc82179787 \h </w:instrText>
            </w:r>
            <w:r w:rsidR="000E2980">
              <w:rPr>
                <w:webHidden/>
              </w:rPr>
            </w:r>
            <w:r w:rsidR="000E2980">
              <w:rPr>
                <w:webHidden/>
              </w:rPr>
              <w:fldChar w:fldCharType="separate"/>
            </w:r>
            <w:r w:rsidR="000E2980">
              <w:rPr>
                <w:webHidden/>
              </w:rPr>
              <w:t>9</w:t>
            </w:r>
            <w:r w:rsidR="000E2980">
              <w:rPr>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88" w:history="1">
            <w:r w:rsidR="000E2980" w:rsidRPr="00B97058">
              <w:rPr>
                <w:rStyle w:val="Hyperlink"/>
              </w:rPr>
              <w:t>Anhang</w:t>
            </w:r>
            <w:r w:rsidR="000E2980">
              <w:rPr>
                <w:webHidden/>
              </w:rPr>
              <w:tab/>
            </w:r>
            <w:r w:rsidR="000E2980">
              <w:rPr>
                <w:webHidden/>
              </w:rPr>
              <w:fldChar w:fldCharType="begin"/>
            </w:r>
            <w:r w:rsidR="000E2980">
              <w:rPr>
                <w:webHidden/>
              </w:rPr>
              <w:instrText xml:space="preserve"> PAGEREF _Toc82179788 \h </w:instrText>
            </w:r>
            <w:r w:rsidR="000E2980">
              <w:rPr>
                <w:webHidden/>
              </w:rPr>
            </w:r>
            <w:r w:rsidR="000E2980">
              <w:rPr>
                <w:webHidden/>
              </w:rPr>
              <w:fldChar w:fldCharType="separate"/>
            </w:r>
            <w:r w:rsidR="000E2980">
              <w:rPr>
                <w:webHidden/>
              </w:rPr>
              <w:t>1</w:t>
            </w:r>
            <w:r w:rsidR="000E2980">
              <w:rPr>
                <w:webHidden/>
              </w:rPr>
              <w:fldChar w:fldCharType="end"/>
            </w:r>
          </w:hyperlink>
        </w:p>
        <w:p w:rsidR="000E2980" w:rsidRDefault="00BE5579">
          <w:pPr>
            <w:pStyle w:val="Verzeichnis1"/>
            <w:tabs>
              <w:tab w:val="right" w:leader="dot" w:pos="9344"/>
            </w:tabs>
            <w:rPr>
              <w:rFonts w:asciiTheme="minorHAnsi" w:eastAsiaTheme="minorEastAsia" w:hAnsiTheme="minorHAnsi" w:cstheme="minorBidi"/>
              <w:szCs w:val="22"/>
            </w:rPr>
          </w:pPr>
          <w:hyperlink w:anchor="_Toc82179789" w:history="1">
            <w:r w:rsidR="000E2980" w:rsidRPr="00B97058">
              <w:rPr>
                <w:rStyle w:val="Hyperlink"/>
              </w:rPr>
              <w:t>Selbstständigkeitserklärung</w:t>
            </w:r>
            <w:r w:rsidR="000E2980">
              <w:rPr>
                <w:webHidden/>
              </w:rPr>
              <w:tab/>
            </w:r>
            <w:r w:rsidR="000E2980">
              <w:rPr>
                <w:webHidden/>
              </w:rPr>
              <w:fldChar w:fldCharType="begin"/>
            </w:r>
            <w:r w:rsidR="000E2980">
              <w:rPr>
                <w:webHidden/>
              </w:rPr>
              <w:instrText xml:space="preserve"> PAGEREF _Toc82179789 \h </w:instrText>
            </w:r>
            <w:r w:rsidR="000E2980">
              <w:rPr>
                <w:webHidden/>
              </w:rPr>
            </w:r>
            <w:r w:rsidR="000E2980">
              <w:rPr>
                <w:webHidden/>
              </w:rPr>
              <w:fldChar w:fldCharType="separate"/>
            </w:r>
            <w:r w:rsidR="000E2980">
              <w:rPr>
                <w:webHidden/>
              </w:rPr>
              <w:t>1</w:t>
            </w:r>
            <w:r w:rsidR="000E2980">
              <w:rPr>
                <w:webHidden/>
              </w:rPr>
              <w:fldChar w:fldCharType="end"/>
            </w:r>
          </w:hyperlink>
        </w:p>
        <w:p w:rsidR="006830C0" w:rsidRDefault="006830C0" w:rsidP="006830C0">
          <w:pPr>
            <w:pStyle w:val="Text"/>
          </w:pPr>
          <w:r>
            <w:rPr>
              <w:noProof/>
              <w:szCs w:val="26"/>
            </w:rPr>
            <w:fldChar w:fldCharType="end"/>
          </w:r>
        </w:p>
      </w:sdtContent>
    </w:sdt>
    <w:p w:rsidR="006830C0" w:rsidRDefault="006830C0" w:rsidP="006830C0">
      <w:pPr>
        <w:pStyle w:val="berschrift1"/>
      </w:pPr>
      <w:bookmarkStart w:id="6" w:name="_Toc137396480"/>
      <w:bookmarkStart w:id="7" w:name="_Toc141195950"/>
      <w:bookmarkStart w:id="8" w:name="_Toc406498923"/>
      <w:bookmarkStart w:id="9" w:name="_Toc82179761"/>
      <w:r w:rsidRPr="0076260C">
        <w:lastRenderedPageBreak/>
        <w:t>Abbildungsverzeichnis</w:t>
      </w:r>
      <w:bookmarkEnd w:id="6"/>
      <w:bookmarkEnd w:id="7"/>
      <w:bookmarkEnd w:id="8"/>
      <w:bookmarkEnd w:id="9"/>
    </w:p>
    <w:p w:rsidR="00BE5579" w:rsidRDefault="006830C0">
      <w:pPr>
        <w:pStyle w:val="Abbildungsverzeichnis"/>
        <w:tabs>
          <w:tab w:val="left" w:pos="1440"/>
          <w:tab w:val="right" w:leader="dot" w:pos="9344"/>
        </w:tabs>
        <w:rPr>
          <w:rFonts w:asciiTheme="minorHAnsi" w:eastAsiaTheme="minorEastAsia" w:hAnsiTheme="minorHAnsi" w:cstheme="minorBidi"/>
          <w:noProof/>
          <w:szCs w:val="22"/>
        </w:rPr>
      </w:pPr>
      <w:r>
        <w:rPr>
          <w:sz w:val="26"/>
        </w:rPr>
        <w:fldChar w:fldCharType="begin"/>
      </w:r>
      <w:r>
        <w:instrText xml:space="preserve"> TOC \h \z \c "Abbildung" </w:instrText>
      </w:r>
      <w:r>
        <w:rPr>
          <w:sz w:val="26"/>
        </w:rPr>
        <w:fldChar w:fldCharType="separate"/>
      </w:r>
      <w:hyperlink w:anchor="_Toc104561312" w:history="1">
        <w:r w:rsidR="00BE5579" w:rsidRPr="00930A26">
          <w:rPr>
            <w:rStyle w:val="Hyperlink"/>
            <w:noProof/>
          </w:rPr>
          <w:t>Abbildung 1:</w:t>
        </w:r>
        <w:r w:rsidR="00BE5579">
          <w:rPr>
            <w:rFonts w:asciiTheme="minorHAnsi" w:eastAsiaTheme="minorEastAsia" w:hAnsiTheme="minorHAnsi" w:cstheme="minorBidi"/>
            <w:noProof/>
            <w:szCs w:val="22"/>
          </w:rPr>
          <w:tab/>
        </w:r>
        <w:r w:rsidR="00BE5579" w:rsidRPr="00930A26">
          <w:rPr>
            <w:rStyle w:val="Hyperlink"/>
            <w:noProof/>
          </w:rPr>
          <w:t>Logo der TU Chemnitz</w:t>
        </w:r>
        <w:r w:rsidR="00BE5579">
          <w:rPr>
            <w:noProof/>
            <w:webHidden/>
          </w:rPr>
          <w:tab/>
        </w:r>
        <w:r w:rsidR="00BE5579">
          <w:rPr>
            <w:noProof/>
            <w:webHidden/>
          </w:rPr>
          <w:fldChar w:fldCharType="begin"/>
        </w:r>
        <w:r w:rsidR="00BE5579">
          <w:rPr>
            <w:noProof/>
            <w:webHidden/>
          </w:rPr>
          <w:instrText xml:space="preserve"> PAGEREF _Toc104561312 \h </w:instrText>
        </w:r>
        <w:r w:rsidR="00BE5579">
          <w:rPr>
            <w:noProof/>
            <w:webHidden/>
          </w:rPr>
        </w:r>
        <w:r w:rsidR="00BE5579">
          <w:rPr>
            <w:noProof/>
            <w:webHidden/>
          </w:rPr>
          <w:fldChar w:fldCharType="separate"/>
        </w:r>
        <w:r w:rsidR="00BE5579">
          <w:rPr>
            <w:noProof/>
            <w:webHidden/>
          </w:rPr>
          <w:t>4</w:t>
        </w:r>
        <w:r w:rsidR="00BE5579">
          <w:rPr>
            <w:noProof/>
            <w:webHidden/>
          </w:rPr>
          <w:fldChar w:fldCharType="end"/>
        </w:r>
      </w:hyperlink>
    </w:p>
    <w:p w:rsidR="00BE5579" w:rsidRDefault="00BE5579">
      <w:pPr>
        <w:pStyle w:val="Abbildungsverzeichnis"/>
        <w:tabs>
          <w:tab w:val="left" w:pos="1440"/>
          <w:tab w:val="right" w:leader="dot" w:pos="9344"/>
        </w:tabs>
        <w:rPr>
          <w:rFonts w:asciiTheme="minorHAnsi" w:eastAsiaTheme="minorEastAsia" w:hAnsiTheme="minorHAnsi" w:cstheme="minorBidi"/>
          <w:noProof/>
          <w:szCs w:val="22"/>
        </w:rPr>
      </w:pPr>
      <w:hyperlink w:anchor="_Toc104561313" w:history="1">
        <w:r w:rsidRPr="00930A26">
          <w:rPr>
            <w:rStyle w:val="Hyperlink"/>
            <w:noProof/>
          </w:rPr>
          <w:t>Abbildung 2:</w:t>
        </w:r>
        <w:r>
          <w:rPr>
            <w:rFonts w:asciiTheme="minorHAnsi" w:eastAsiaTheme="minorEastAsia" w:hAnsiTheme="minorHAnsi" w:cstheme="minorBidi"/>
            <w:noProof/>
            <w:szCs w:val="22"/>
          </w:rPr>
          <w:tab/>
        </w:r>
        <w:r w:rsidRPr="00930A26">
          <w:rPr>
            <w:rStyle w:val="Hyperlink"/>
            <w:noProof/>
          </w:rPr>
          <w:t>Einfügen von Elementen in Microsoft Word 2019</w:t>
        </w:r>
        <w:r>
          <w:rPr>
            <w:noProof/>
            <w:webHidden/>
          </w:rPr>
          <w:tab/>
        </w:r>
        <w:r>
          <w:rPr>
            <w:noProof/>
            <w:webHidden/>
          </w:rPr>
          <w:fldChar w:fldCharType="begin"/>
        </w:r>
        <w:r>
          <w:rPr>
            <w:noProof/>
            <w:webHidden/>
          </w:rPr>
          <w:instrText xml:space="preserve"> PAGEREF _Toc104561313 \h </w:instrText>
        </w:r>
        <w:r>
          <w:rPr>
            <w:noProof/>
            <w:webHidden/>
          </w:rPr>
        </w:r>
        <w:r>
          <w:rPr>
            <w:noProof/>
            <w:webHidden/>
          </w:rPr>
          <w:fldChar w:fldCharType="separate"/>
        </w:r>
        <w:r>
          <w:rPr>
            <w:noProof/>
            <w:webHidden/>
          </w:rPr>
          <w:t>5</w:t>
        </w:r>
        <w:r>
          <w:rPr>
            <w:noProof/>
            <w:webHidden/>
          </w:rPr>
          <w:fldChar w:fldCharType="end"/>
        </w:r>
      </w:hyperlink>
    </w:p>
    <w:p w:rsidR="00BE5579" w:rsidRDefault="00BE5579">
      <w:pPr>
        <w:pStyle w:val="Abbildungsverzeichnis"/>
        <w:tabs>
          <w:tab w:val="left" w:pos="1440"/>
          <w:tab w:val="right" w:leader="dot" w:pos="9344"/>
        </w:tabs>
        <w:rPr>
          <w:rFonts w:asciiTheme="minorHAnsi" w:eastAsiaTheme="minorEastAsia" w:hAnsiTheme="minorHAnsi" w:cstheme="minorBidi"/>
          <w:noProof/>
          <w:szCs w:val="22"/>
        </w:rPr>
      </w:pPr>
      <w:hyperlink w:anchor="_Toc104561314" w:history="1">
        <w:r w:rsidRPr="00930A26">
          <w:rPr>
            <w:rStyle w:val="Hyperlink"/>
            <w:noProof/>
          </w:rPr>
          <w:t>Abbildung 3:</w:t>
        </w:r>
        <w:r>
          <w:rPr>
            <w:rFonts w:asciiTheme="minorHAnsi" w:eastAsiaTheme="minorEastAsia" w:hAnsiTheme="minorHAnsi" w:cstheme="minorBidi"/>
            <w:noProof/>
            <w:szCs w:val="22"/>
          </w:rPr>
          <w:tab/>
        </w:r>
        <w:r w:rsidRPr="00930A26">
          <w:rPr>
            <w:rStyle w:val="Hyperlink"/>
            <w:noProof/>
          </w:rPr>
          <w:t>Erstellen von Referenzen in Microsoft Word 2019</w:t>
        </w:r>
        <w:r>
          <w:rPr>
            <w:noProof/>
            <w:webHidden/>
          </w:rPr>
          <w:tab/>
        </w:r>
        <w:r>
          <w:rPr>
            <w:noProof/>
            <w:webHidden/>
          </w:rPr>
          <w:fldChar w:fldCharType="begin"/>
        </w:r>
        <w:r>
          <w:rPr>
            <w:noProof/>
            <w:webHidden/>
          </w:rPr>
          <w:instrText xml:space="preserve"> PAGEREF _Toc104561314 \h </w:instrText>
        </w:r>
        <w:r>
          <w:rPr>
            <w:noProof/>
            <w:webHidden/>
          </w:rPr>
        </w:r>
        <w:r>
          <w:rPr>
            <w:noProof/>
            <w:webHidden/>
          </w:rPr>
          <w:fldChar w:fldCharType="separate"/>
        </w:r>
        <w:r>
          <w:rPr>
            <w:noProof/>
            <w:webHidden/>
          </w:rPr>
          <w:t>6</w:t>
        </w:r>
        <w:r>
          <w:rPr>
            <w:noProof/>
            <w:webHidden/>
          </w:rPr>
          <w:fldChar w:fldCharType="end"/>
        </w:r>
      </w:hyperlink>
    </w:p>
    <w:p w:rsidR="00BE5579" w:rsidRDefault="00BE5579">
      <w:pPr>
        <w:pStyle w:val="Abbildungsverzeichnis"/>
        <w:tabs>
          <w:tab w:val="left" w:pos="1440"/>
          <w:tab w:val="right" w:leader="dot" w:pos="9344"/>
        </w:tabs>
        <w:rPr>
          <w:rFonts w:asciiTheme="minorHAnsi" w:eastAsiaTheme="minorEastAsia" w:hAnsiTheme="minorHAnsi" w:cstheme="minorBidi"/>
          <w:noProof/>
          <w:szCs w:val="22"/>
        </w:rPr>
      </w:pPr>
      <w:hyperlink w:anchor="_Toc104561315" w:history="1">
        <w:r w:rsidRPr="00930A26">
          <w:rPr>
            <w:rStyle w:val="Hyperlink"/>
            <w:noProof/>
          </w:rPr>
          <w:t>Abbildung 4:</w:t>
        </w:r>
        <w:r>
          <w:rPr>
            <w:rFonts w:asciiTheme="minorHAnsi" w:eastAsiaTheme="minorEastAsia" w:hAnsiTheme="minorHAnsi" w:cstheme="minorBidi"/>
            <w:noProof/>
            <w:szCs w:val="22"/>
          </w:rPr>
          <w:tab/>
        </w:r>
        <w:r w:rsidRPr="00930A26">
          <w:rPr>
            <w:rStyle w:val="Hyperlink"/>
            <w:noProof/>
          </w:rPr>
          <w:t>Struktur der Arbeit in elektronischer Form</w:t>
        </w:r>
        <w:r>
          <w:rPr>
            <w:noProof/>
            <w:webHidden/>
          </w:rPr>
          <w:tab/>
        </w:r>
        <w:r>
          <w:rPr>
            <w:noProof/>
            <w:webHidden/>
          </w:rPr>
          <w:fldChar w:fldCharType="begin"/>
        </w:r>
        <w:r>
          <w:rPr>
            <w:noProof/>
            <w:webHidden/>
          </w:rPr>
          <w:instrText xml:space="preserve"> PAGEREF _Toc104561315 \h </w:instrText>
        </w:r>
        <w:r>
          <w:rPr>
            <w:noProof/>
            <w:webHidden/>
          </w:rPr>
        </w:r>
        <w:r>
          <w:rPr>
            <w:noProof/>
            <w:webHidden/>
          </w:rPr>
          <w:fldChar w:fldCharType="separate"/>
        </w:r>
        <w:r>
          <w:rPr>
            <w:noProof/>
            <w:webHidden/>
          </w:rPr>
          <w:t>8</w:t>
        </w:r>
        <w:r>
          <w:rPr>
            <w:noProof/>
            <w:webHidden/>
          </w:rPr>
          <w:fldChar w:fldCharType="end"/>
        </w:r>
      </w:hyperlink>
    </w:p>
    <w:p w:rsidR="006830C0" w:rsidRPr="00081649" w:rsidRDefault="006830C0" w:rsidP="006830C0">
      <w:pPr>
        <w:pStyle w:val="Text"/>
      </w:pPr>
      <w:r>
        <w:fldChar w:fldCharType="end"/>
      </w:r>
      <w:bookmarkStart w:id="10" w:name="_GoBack"/>
      <w:bookmarkEnd w:id="10"/>
    </w:p>
    <w:p w:rsidR="006830C0" w:rsidRDefault="006830C0" w:rsidP="006830C0">
      <w:pPr>
        <w:pStyle w:val="berschrift1"/>
      </w:pPr>
      <w:bookmarkStart w:id="11" w:name="_Toc137396481"/>
      <w:bookmarkStart w:id="12" w:name="_Toc141195951"/>
      <w:bookmarkStart w:id="13" w:name="_Toc406498924"/>
      <w:bookmarkStart w:id="14" w:name="_Toc82179762"/>
      <w:r w:rsidRPr="0076260C">
        <w:lastRenderedPageBreak/>
        <w:t>Tabellenverzeichnis</w:t>
      </w:r>
      <w:bookmarkEnd w:id="11"/>
      <w:bookmarkEnd w:id="12"/>
      <w:bookmarkEnd w:id="13"/>
      <w:bookmarkEnd w:id="14"/>
    </w:p>
    <w:p w:rsidR="00FE5BCE" w:rsidRDefault="006830C0">
      <w:pPr>
        <w:pStyle w:val="Abbildungsverzeichnis"/>
        <w:tabs>
          <w:tab w:val="left" w:pos="1200"/>
          <w:tab w:val="right" w:leader="dot" w:pos="9344"/>
        </w:tabs>
        <w:rPr>
          <w:rFonts w:asciiTheme="minorHAnsi" w:eastAsiaTheme="minorEastAsia" w:hAnsiTheme="minorHAnsi" w:cstheme="minorBidi"/>
          <w:noProof/>
          <w:szCs w:val="22"/>
        </w:rPr>
      </w:pPr>
      <w:r>
        <w:rPr>
          <w:sz w:val="26"/>
        </w:rPr>
        <w:fldChar w:fldCharType="begin"/>
      </w:r>
      <w:r>
        <w:instrText xml:space="preserve"> TOC \h \z \c "Tabelle" </w:instrText>
      </w:r>
      <w:r>
        <w:rPr>
          <w:sz w:val="26"/>
        </w:rPr>
        <w:fldChar w:fldCharType="separate"/>
      </w:r>
      <w:hyperlink w:anchor="_Toc34321059" w:history="1">
        <w:r w:rsidR="00FE5BCE" w:rsidRPr="00751BBA">
          <w:rPr>
            <w:rStyle w:val="Hyperlink"/>
            <w:noProof/>
          </w:rPr>
          <w:t>Tabelle 1:</w:t>
        </w:r>
        <w:r w:rsidR="00FE5BCE">
          <w:rPr>
            <w:rFonts w:asciiTheme="minorHAnsi" w:eastAsiaTheme="minorEastAsia" w:hAnsiTheme="minorHAnsi" w:cstheme="minorBidi"/>
            <w:noProof/>
            <w:szCs w:val="22"/>
          </w:rPr>
          <w:tab/>
        </w:r>
        <w:r w:rsidR="00FE5BCE" w:rsidRPr="00751BBA">
          <w:rPr>
            <w:rStyle w:val="Hyperlink"/>
            <w:noProof/>
          </w:rPr>
          <w:t>Tabellenformate</w:t>
        </w:r>
        <w:r w:rsidR="00FE5BCE">
          <w:rPr>
            <w:noProof/>
            <w:webHidden/>
          </w:rPr>
          <w:tab/>
        </w:r>
        <w:r w:rsidR="00FE5BCE">
          <w:rPr>
            <w:noProof/>
            <w:webHidden/>
          </w:rPr>
          <w:fldChar w:fldCharType="begin"/>
        </w:r>
        <w:r w:rsidR="00FE5BCE">
          <w:rPr>
            <w:noProof/>
            <w:webHidden/>
          </w:rPr>
          <w:instrText xml:space="preserve"> PAGEREF _Toc34321059 \h </w:instrText>
        </w:r>
        <w:r w:rsidR="00FE5BCE">
          <w:rPr>
            <w:noProof/>
            <w:webHidden/>
          </w:rPr>
        </w:r>
        <w:r w:rsidR="00FE5BCE">
          <w:rPr>
            <w:noProof/>
            <w:webHidden/>
          </w:rPr>
          <w:fldChar w:fldCharType="separate"/>
        </w:r>
        <w:r w:rsidR="00FE5BCE">
          <w:rPr>
            <w:noProof/>
            <w:webHidden/>
          </w:rPr>
          <w:t>5</w:t>
        </w:r>
        <w:r w:rsidR="00FE5BCE">
          <w:rPr>
            <w:noProof/>
            <w:webHidden/>
          </w:rPr>
          <w:fldChar w:fldCharType="end"/>
        </w:r>
      </w:hyperlink>
    </w:p>
    <w:p w:rsidR="006830C0" w:rsidRPr="00E318A9" w:rsidRDefault="006830C0" w:rsidP="006830C0">
      <w:pPr>
        <w:pStyle w:val="Text"/>
      </w:pPr>
      <w:r>
        <w:fldChar w:fldCharType="end"/>
      </w:r>
    </w:p>
    <w:p w:rsidR="006830C0" w:rsidRDefault="006830C0" w:rsidP="006830C0">
      <w:pPr>
        <w:pStyle w:val="berschrift1"/>
      </w:pPr>
      <w:bookmarkStart w:id="15" w:name="_Toc406169631"/>
      <w:bookmarkStart w:id="16" w:name="_Toc406498925"/>
      <w:bookmarkStart w:id="17" w:name="_Toc82179763"/>
      <w:r>
        <w:lastRenderedPageBreak/>
        <w:t>Abkürzungsverzeichnis</w:t>
      </w:r>
      <w:bookmarkEnd w:id="15"/>
      <w:bookmarkEnd w:id="16"/>
      <w:bookmarkEnd w:id="17"/>
    </w:p>
    <w:tbl>
      <w:tblPr>
        <w:tblStyle w:val="Tabellenraster"/>
        <w:tblW w:w="5000" w:type="pct"/>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51"/>
        <w:gridCol w:w="4603"/>
      </w:tblGrid>
      <w:tr w:rsidR="006830C0" w:rsidRPr="0076260C" w:rsidTr="006E4332">
        <w:trPr>
          <w:cnfStyle w:val="100000000000" w:firstRow="1" w:lastRow="0" w:firstColumn="0" w:lastColumn="0" w:oddVBand="0" w:evenVBand="0" w:oddHBand="0" w:evenHBand="0" w:firstRowFirstColumn="0" w:firstRowLastColumn="0" w:lastRowFirstColumn="0" w:lastRowLastColumn="0"/>
          <w:jc w:val="left"/>
        </w:trPr>
        <w:tc>
          <w:tcPr>
            <w:tcW w:w="4677" w:type="dxa"/>
          </w:tcPr>
          <w:p w:rsidR="006830C0" w:rsidRPr="0076260C" w:rsidRDefault="006830C0" w:rsidP="00FE5BCE">
            <w:pPr>
              <w:pStyle w:val="Tabelleberschrift"/>
            </w:pPr>
            <w:r w:rsidRPr="0076260C">
              <w:t>Abkürzung</w:t>
            </w:r>
          </w:p>
        </w:tc>
        <w:tc>
          <w:tcPr>
            <w:tcW w:w="4531" w:type="dxa"/>
          </w:tcPr>
          <w:p w:rsidR="006830C0" w:rsidRPr="0076260C" w:rsidRDefault="006830C0" w:rsidP="00FE5BCE">
            <w:pPr>
              <w:pStyle w:val="Tabelleberschrift"/>
            </w:pPr>
            <w:r w:rsidRPr="0076260C">
              <w:t>Bezeichnung</w:t>
            </w:r>
          </w:p>
        </w:tc>
      </w:tr>
      <w:tr w:rsidR="006830C0" w:rsidTr="006E4332">
        <w:trPr>
          <w:jc w:val="left"/>
        </w:trPr>
        <w:tc>
          <w:tcPr>
            <w:tcW w:w="4677" w:type="dxa"/>
          </w:tcPr>
          <w:p w:rsidR="006830C0" w:rsidRDefault="006830C0" w:rsidP="00FE5BCE">
            <w:pPr>
              <w:pStyle w:val="TabelleZelle"/>
            </w:pPr>
            <w:r>
              <w:t>AMS</w:t>
            </w:r>
          </w:p>
        </w:tc>
        <w:tc>
          <w:tcPr>
            <w:tcW w:w="4531" w:type="dxa"/>
          </w:tcPr>
          <w:p w:rsidR="006830C0" w:rsidRDefault="006830C0" w:rsidP="00FE5BCE">
            <w:pPr>
              <w:pStyle w:val="TabelleZelle"/>
            </w:pPr>
            <w:r>
              <w:t>Arbeitsschutzmanagement</w:t>
            </w:r>
          </w:p>
        </w:tc>
      </w:tr>
      <w:tr w:rsidR="006830C0" w:rsidTr="006E4332">
        <w:trPr>
          <w:jc w:val="left"/>
        </w:trPr>
        <w:tc>
          <w:tcPr>
            <w:tcW w:w="4677" w:type="dxa"/>
          </w:tcPr>
          <w:p w:rsidR="006830C0" w:rsidRDefault="006830C0" w:rsidP="00FE5BCE">
            <w:pPr>
              <w:pStyle w:val="TabelleZelle"/>
            </w:pPr>
            <w:r>
              <w:t>…</w:t>
            </w:r>
          </w:p>
        </w:tc>
        <w:tc>
          <w:tcPr>
            <w:tcW w:w="4531" w:type="dxa"/>
          </w:tcPr>
          <w:p w:rsidR="006830C0" w:rsidRDefault="006830C0" w:rsidP="00FE5BCE">
            <w:pPr>
              <w:pStyle w:val="TabelleZelle"/>
            </w:pPr>
            <w:r>
              <w:t>…</w:t>
            </w:r>
          </w:p>
        </w:tc>
      </w:tr>
    </w:tbl>
    <w:p w:rsidR="006830C0" w:rsidRDefault="006830C0" w:rsidP="006830C0">
      <w:pPr>
        <w:pStyle w:val="Text"/>
        <w:rPr>
          <w:lang w:val="en-GB"/>
        </w:rPr>
      </w:pPr>
    </w:p>
    <w:tbl>
      <w:tblPr>
        <w:tblStyle w:val="Tabellenrast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12"/>
        <w:gridCol w:w="2266"/>
        <w:gridCol w:w="4530"/>
      </w:tblGrid>
      <w:tr w:rsidR="006830C0" w:rsidRPr="0076260C" w:rsidTr="006E4332">
        <w:trPr>
          <w:cnfStyle w:val="100000000000" w:firstRow="1" w:lastRow="0" w:firstColumn="0" w:lastColumn="0" w:oddVBand="0" w:evenVBand="0" w:oddHBand="0" w:evenHBand="0" w:firstRowFirstColumn="0" w:firstRowLastColumn="0" w:lastRowFirstColumn="0" w:lastRowLastColumn="0"/>
          <w:jc w:val="left"/>
        </w:trPr>
        <w:tc>
          <w:tcPr>
            <w:tcW w:w="2412" w:type="dxa"/>
          </w:tcPr>
          <w:p w:rsidR="006830C0" w:rsidRPr="0076260C" w:rsidRDefault="006830C0" w:rsidP="00FE5BCE">
            <w:pPr>
              <w:pStyle w:val="Tabelleberschrift"/>
            </w:pPr>
            <w:r w:rsidRPr="0076260C">
              <w:t>Symbol</w:t>
            </w:r>
          </w:p>
        </w:tc>
        <w:tc>
          <w:tcPr>
            <w:tcW w:w="2266" w:type="dxa"/>
          </w:tcPr>
          <w:p w:rsidR="006830C0" w:rsidRPr="0076260C" w:rsidRDefault="006830C0" w:rsidP="00FE5BCE">
            <w:pPr>
              <w:pStyle w:val="Tabelleberschrift"/>
            </w:pPr>
            <w:r w:rsidRPr="0076260C">
              <w:t>Maßeinheit</w:t>
            </w:r>
          </w:p>
        </w:tc>
        <w:tc>
          <w:tcPr>
            <w:tcW w:w="4530" w:type="dxa"/>
          </w:tcPr>
          <w:p w:rsidR="006830C0" w:rsidRPr="0076260C" w:rsidRDefault="006830C0" w:rsidP="00FE5BCE">
            <w:pPr>
              <w:pStyle w:val="Tabelleberschrift"/>
            </w:pPr>
            <w:r w:rsidRPr="0076260C">
              <w:t>Bezeichnung</w:t>
            </w:r>
          </w:p>
        </w:tc>
      </w:tr>
      <w:tr w:rsidR="006830C0" w:rsidTr="006E4332">
        <w:trPr>
          <w:jc w:val="left"/>
        </w:trPr>
        <w:tc>
          <w:tcPr>
            <w:tcW w:w="2412" w:type="dxa"/>
          </w:tcPr>
          <w:p w:rsidR="006830C0" w:rsidRDefault="006830C0" w:rsidP="00FE5BCE">
            <w:pPr>
              <w:pStyle w:val="TabelleZelle"/>
            </w:pPr>
            <w:r>
              <w:t>T</w:t>
            </w:r>
          </w:p>
        </w:tc>
        <w:tc>
          <w:tcPr>
            <w:tcW w:w="2266" w:type="dxa"/>
          </w:tcPr>
          <w:p w:rsidR="006830C0" w:rsidRDefault="006830C0" w:rsidP="00FE5BCE">
            <w:pPr>
              <w:pStyle w:val="TabelleZelle"/>
            </w:pPr>
            <w:r>
              <w:t>s</w:t>
            </w:r>
          </w:p>
        </w:tc>
        <w:tc>
          <w:tcPr>
            <w:tcW w:w="4530" w:type="dxa"/>
          </w:tcPr>
          <w:p w:rsidR="006830C0" w:rsidRDefault="006830C0" w:rsidP="00FE5BCE">
            <w:pPr>
              <w:pStyle w:val="TabelleZelle"/>
            </w:pPr>
            <w:r>
              <w:t>Periodendauer</w:t>
            </w:r>
          </w:p>
        </w:tc>
      </w:tr>
      <w:tr w:rsidR="006830C0" w:rsidTr="006E4332">
        <w:trPr>
          <w:jc w:val="left"/>
        </w:trPr>
        <w:tc>
          <w:tcPr>
            <w:tcW w:w="2412" w:type="dxa"/>
          </w:tcPr>
          <w:p w:rsidR="006830C0" w:rsidRDefault="006830C0" w:rsidP="00FE5BCE">
            <w:pPr>
              <w:pStyle w:val="TabelleZelle"/>
            </w:pPr>
            <w:r>
              <w:t>…</w:t>
            </w:r>
          </w:p>
        </w:tc>
        <w:tc>
          <w:tcPr>
            <w:tcW w:w="2266" w:type="dxa"/>
          </w:tcPr>
          <w:p w:rsidR="006830C0" w:rsidRDefault="006830C0" w:rsidP="00FE5BCE">
            <w:pPr>
              <w:pStyle w:val="TabelleZelle"/>
            </w:pPr>
            <w:r>
              <w:t>…</w:t>
            </w:r>
          </w:p>
        </w:tc>
        <w:tc>
          <w:tcPr>
            <w:tcW w:w="4530" w:type="dxa"/>
          </w:tcPr>
          <w:p w:rsidR="006830C0" w:rsidRDefault="006830C0" w:rsidP="00FE5BCE">
            <w:pPr>
              <w:pStyle w:val="TabelleZelle"/>
            </w:pPr>
            <w:r>
              <w:t>…</w:t>
            </w:r>
          </w:p>
        </w:tc>
      </w:tr>
    </w:tbl>
    <w:p w:rsidR="006830C0" w:rsidRDefault="006830C0" w:rsidP="006830C0">
      <w:pPr>
        <w:pStyle w:val="Text"/>
        <w:rPr>
          <w:lang w:val="en-GB"/>
        </w:rPr>
      </w:pPr>
    </w:p>
    <w:p w:rsidR="006830C0" w:rsidRDefault="006830C0" w:rsidP="006830C0">
      <w:pPr>
        <w:pStyle w:val="Text"/>
      </w:pPr>
      <w:r>
        <w:t xml:space="preserve">Bei der Ordnung des Verzeichnisses ist folgende Reihenfolge einzuhalten: </w:t>
      </w:r>
    </w:p>
    <w:p w:rsidR="006830C0" w:rsidRDefault="006830C0" w:rsidP="006830C0">
      <w:pPr>
        <w:pStyle w:val="Aufzhlung"/>
      </w:pPr>
      <w:r>
        <w:t>lateinische Buchstaben</w:t>
      </w:r>
    </w:p>
    <w:p w:rsidR="006830C0" w:rsidRDefault="006830C0" w:rsidP="006830C0">
      <w:pPr>
        <w:pStyle w:val="Aufzhlung"/>
      </w:pPr>
      <w:r>
        <w:t>griechische Buchstaben</w:t>
      </w:r>
    </w:p>
    <w:p w:rsidR="006830C0" w:rsidRDefault="006830C0" w:rsidP="006830C0">
      <w:pPr>
        <w:pStyle w:val="Aufzhlung"/>
      </w:pPr>
      <w:r>
        <w:t xml:space="preserve">sonstige Zeichen. </w:t>
      </w:r>
    </w:p>
    <w:p w:rsidR="006830C0" w:rsidRPr="00852AAB" w:rsidRDefault="006830C0" w:rsidP="006830C0">
      <w:pPr>
        <w:pStyle w:val="Text"/>
      </w:pPr>
      <w:r>
        <w:t>Kleinbuchstaben haben Vorrang vor Großbuchstaben, nichtindizierte Buchstaben werden vor indizierten Buchstaben angeordnet.</w:t>
      </w:r>
    </w:p>
    <w:p w:rsidR="006830C0" w:rsidRPr="00852AAB" w:rsidRDefault="006830C0" w:rsidP="006830C0">
      <w:pPr>
        <w:pStyle w:val="Text"/>
      </w:pPr>
    </w:p>
    <w:p w:rsidR="006830C0" w:rsidRPr="00852AAB" w:rsidRDefault="006830C0" w:rsidP="006830C0">
      <w:pPr>
        <w:pStyle w:val="Text"/>
        <w:sectPr w:rsidR="006830C0" w:rsidRPr="00852AAB" w:rsidSect="006E4332">
          <w:headerReference w:type="default" r:id="rId16"/>
          <w:type w:val="continuous"/>
          <w:pgSz w:w="11906" w:h="16838" w:code="9"/>
          <w:pgMar w:top="1134" w:right="1134" w:bottom="1701" w:left="1418" w:header="709" w:footer="851" w:gutter="0"/>
          <w:pgNumType w:fmt="upperRoman"/>
          <w:cols w:space="708"/>
          <w:titlePg/>
          <w:docGrid w:linePitch="360"/>
        </w:sectPr>
      </w:pPr>
    </w:p>
    <w:p w:rsidR="006830C0" w:rsidRDefault="006830C0" w:rsidP="006830C0">
      <w:pPr>
        <w:pStyle w:val="berschrift1"/>
      </w:pPr>
      <w:bookmarkStart w:id="18" w:name="_Toc82179764"/>
      <w:r>
        <w:lastRenderedPageBreak/>
        <w:t>Vorwort</w:t>
      </w:r>
      <w:bookmarkEnd w:id="18"/>
    </w:p>
    <w:p w:rsidR="006830C0" w:rsidRPr="00157BA7" w:rsidRDefault="006830C0" w:rsidP="006830C0">
      <w:pPr>
        <w:pStyle w:val="Text"/>
      </w:pPr>
      <w:r>
        <w:t>(optional)</w:t>
      </w:r>
    </w:p>
    <w:p w:rsidR="006830C0" w:rsidRDefault="006830C0" w:rsidP="006830C0">
      <w:pPr>
        <w:pStyle w:val="berschrift1Nummeriert"/>
        <w:tabs>
          <w:tab w:val="clear" w:pos="360"/>
        </w:tabs>
      </w:pPr>
      <w:bookmarkStart w:id="19" w:name="_Toc82179765"/>
      <w:r>
        <w:lastRenderedPageBreak/>
        <w:t>Struktur der Arbeit</w:t>
      </w:r>
      <w:bookmarkEnd w:id="19"/>
    </w:p>
    <w:p w:rsidR="006830C0" w:rsidRDefault="006830C0" w:rsidP="006830C0">
      <w:pPr>
        <w:pStyle w:val="berschrift2Nummeriert"/>
      </w:pPr>
      <w:bookmarkStart w:id="20" w:name="_Toc82179766"/>
      <w:r>
        <w:t>Teile der Arbeit</w:t>
      </w:r>
      <w:bookmarkEnd w:id="20"/>
    </w:p>
    <w:p w:rsidR="006830C0" w:rsidRPr="00402F3E" w:rsidRDefault="006830C0" w:rsidP="006830C0">
      <w:r w:rsidRPr="00402F3E">
        <w:t>Die Reihenfolge der nachfolgend aufgeführten Teile einer Arbeit ist einzuhalten.</w:t>
      </w:r>
    </w:p>
    <w:p w:rsidR="006830C0" w:rsidRPr="0087604A" w:rsidRDefault="006830C0" w:rsidP="006830C0">
      <w:pPr>
        <w:pStyle w:val="Aufzhlung"/>
      </w:pPr>
      <w:r w:rsidRPr="0087604A">
        <w:t>Titelblatt (Formular)</w:t>
      </w:r>
    </w:p>
    <w:p w:rsidR="006830C0" w:rsidRPr="005E1144" w:rsidRDefault="006830C0" w:rsidP="006830C0">
      <w:pPr>
        <w:pStyle w:val="Aufzhlung"/>
      </w:pPr>
      <w:r w:rsidRPr="005E1144">
        <w:t>Aufgabenstellung (Formular)</w:t>
      </w:r>
    </w:p>
    <w:p w:rsidR="006830C0" w:rsidRPr="005E1144" w:rsidRDefault="006830C0" w:rsidP="006830C0">
      <w:pPr>
        <w:pStyle w:val="Aufzhlung"/>
      </w:pPr>
      <w:r w:rsidRPr="005E1144">
        <w:t>Kurzreferat</w:t>
      </w:r>
    </w:p>
    <w:p w:rsidR="006830C0" w:rsidRPr="005E1144" w:rsidRDefault="006830C0" w:rsidP="006830C0">
      <w:pPr>
        <w:pStyle w:val="Aufzhlung"/>
      </w:pPr>
      <w:r w:rsidRPr="005E1144">
        <w:t>Inhaltsverzeichnis, Verzeichnisse von Abbildungen und Tabellen</w:t>
      </w:r>
    </w:p>
    <w:p w:rsidR="006830C0" w:rsidRPr="005E1144" w:rsidRDefault="006830C0" w:rsidP="006830C0">
      <w:pPr>
        <w:pStyle w:val="Aufzhlung"/>
      </w:pPr>
      <w:r w:rsidRPr="005E1144">
        <w:t>Abkürzungsverzeichnis</w:t>
      </w:r>
    </w:p>
    <w:p w:rsidR="006830C0" w:rsidRPr="005E1144" w:rsidRDefault="006830C0" w:rsidP="006830C0">
      <w:pPr>
        <w:pStyle w:val="Aufzhlung"/>
      </w:pPr>
      <w:r w:rsidRPr="005E1144">
        <w:t>Vorwort</w:t>
      </w:r>
      <w:r>
        <w:t xml:space="preserve"> (optional)</w:t>
      </w:r>
    </w:p>
    <w:p w:rsidR="006830C0" w:rsidRPr="005E1144" w:rsidRDefault="006830C0" w:rsidP="006830C0">
      <w:pPr>
        <w:pStyle w:val="Aufzhlung"/>
      </w:pPr>
      <w:r w:rsidRPr="005E1144">
        <w:t>Textteil mit Bildern, Tafeln und Tabellen</w:t>
      </w:r>
    </w:p>
    <w:p w:rsidR="006830C0" w:rsidRPr="005E1144" w:rsidRDefault="006830C0" w:rsidP="006830C0">
      <w:pPr>
        <w:pStyle w:val="Aufzhlung"/>
      </w:pPr>
      <w:r w:rsidRPr="005E1144">
        <w:t>Literaturverzeichnis</w:t>
      </w:r>
    </w:p>
    <w:p w:rsidR="006830C0" w:rsidRDefault="006830C0" w:rsidP="006830C0">
      <w:pPr>
        <w:pStyle w:val="Aufzhlung"/>
      </w:pPr>
      <w:r w:rsidRPr="005E1144">
        <w:t xml:space="preserve">Anlagenverzeichnis </w:t>
      </w:r>
    </w:p>
    <w:p w:rsidR="006830C0" w:rsidRPr="005E1144" w:rsidRDefault="006830C0" w:rsidP="006830C0">
      <w:pPr>
        <w:pStyle w:val="Aufzhlung"/>
      </w:pPr>
      <w:r w:rsidRPr="005E1144">
        <w:t>Anlagen</w:t>
      </w:r>
    </w:p>
    <w:p w:rsidR="006830C0" w:rsidRPr="005E1144" w:rsidRDefault="006830C0" w:rsidP="006830C0">
      <w:pPr>
        <w:pStyle w:val="Aufzhlung"/>
      </w:pPr>
      <w:r w:rsidRPr="005E1144">
        <w:t>Selbstständigkeitserklärung (Formular)</w:t>
      </w:r>
    </w:p>
    <w:p w:rsidR="006830C0" w:rsidRPr="005E1144" w:rsidRDefault="006830C0" w:rsidP="006830C0">
      <w:pPr>
        <w:pStyle w:val="Aufzhlung"/>
      </w:pPr>
      <w:r w:rsidRPr="005E1144">
        <w:t xml:space="preserve">Thesen (nur bei Abschlussarbeit; </w:t>
      </w:r>
      <w:r>
        <w:t>optional</w:t>
      </w:r>
      <w:r w:rsidRPr="005E1144">
        <w:t>, dazu Abstimmung mit dem Betreuer)</w:t>
      </w:r>
    </w:p>
    <w:p w:rsidR="006830C0" w:rsidRDefault="006830C0" w:rsidP="006830C0">
      <w:pPr>
        <w:pStyle w:val="berschrift2Nummeriert"/>
      </w:pPr>
      <w:bookmarkStart w:id="21" w:name="_Toc82179767"/>
      <w:r>
        <w:t>Titelblatt und Aufgabenstellung</w:t>
      </w:r>
      <w:bookmarkEnd w:id="21"/>
    </w:p>
    <w:p w:rsidR="006830C0" w:rsidRDefault="006830C0" w:rsidP="006830C0">
      <w:pPr>
        <w:pStyle w:val="Text"/>
      </w:pPr>
      <w:r>
        <w:t xml:space="preserve">Das </w:t>
      </w:r>
      <w:r w:rsidRPr="00054ADA">
        <w:rPr>
          <w:rStyle w:val="Textfett"/>
        </w:rPr>
        <w:t>Titelblatt</w:t>
      </w:r>
      <w:r>
        <w:t xml:space="preserve"> ist der Vorgabe dieser Richtlinie folgend selbst zu erstellen und entsprechend auszufüllen.</w:t>
      </w:r>
      <w:r w:rsidR="00D17726">
        <w:t xml:space="preserve"> </w:t>
      </w:r>
      <w:r w:rsidR="00054ADA">
        <w:t xml:space="preserve">Die </w:t>
      </w:r>
      <w:r w:rsidR="00054ADA" w:rsidRPr="00054ADA">
        <w:rPr>
          <w:rStyle w:val="Textfett"/>
        </w:rPr>
        <w:t>Aufgabenstellung</w:t>
      </w:r>
      <w:r w:rsidR="00054ADA">
        <w:t xml:space="preserve"> erstellt b</w:t>
      </w:r>
      <w:r>
        <w:t>ei Abschlussarbeiten das ZPA</w:t>
      </w:r>
      <w:r w:rsidR="00054ADA">
        <w:t>, sonst der Betreuer</w:t>
      </w:r>
      <w:r>
        <w:t>.</w:t>
      </w:r>
      <w:r w:rsidR="00D17726">
        <w:br/>
      </w:r>
      <w:r w:rsidRPr="005B492F">
        <w:t xml:space="preserve">In </w:t>
      </w:r>
      <w:r w:rsidR="00D17726">
        <w:t xml:space="preserve">den </w:t>
      </w:r>
      <w:r>
        <w:t>Pflichtexemplaren</w:t>
      </w:r>
      <w:r w:rsidRPr="005B492F">
        <w:t xml:space="preserve"> sind </w:t>
      </w:r>
      <w:r>
        <w:t xml:space="preserve">die </w:t>
      </w:r>
      <w:r w:rsidRPr="005B492F">
        <w:t xml:space="preserve">Aufgabenstellungen mit </w:t>
      </w:r>
      <w:r>
        <w:t xml:space="preserve">den </w:t>
      </w:r>
      <w:r w:rsidRPr="005B492F">
        <w:t xml:space="preserve">Originalunterschriften </w:t>
      </w:r>
      <w:r w:rsidR="00D17726">
        <w:t>einzufügen</w:t>
      </w:r>
      <w:r w:rsidRPr="005B492F">
        <w:t>.</w:t>
      </w:r>
    </w:p>
    <w:p w:rsidR="006830C0" w:rsidRDefault="006830C0" w:rsidP="006830C0">
      <w:pPr>
        <w:pStyle w:val="berschrift2Nummeriert"/>
      </w:pPr>
      <w:bookmarkStart w:id="22" w:name="_Toc399233245"/>
      <w:bookmarkStart w:id="23" w:name="_Toc399233285"/>
      <w:bookmarkStart w:id="24" w:name="_Toc399233377"/>
      <w:bookmarkStart w:id="25" w:name="_Toc401659104"/>
      <w:bookmarkStart w:id="26" w:name="_Toc82179768"/>
      <w:r>
        <w:t>Kurzreferat</w:t>
      </w:r>
      <w:bookmarkEnd w:id="22"/>
      <w:bookmarkEnd w:id="23"/>
      <w:bookmarkEnd w:id="24"/>
      <w:bookmarkEnd w:id="25"/>
      <w:bookmarkEnd w:id="26"/>
    </w:p>
    <w:p w:rsidR="006830C0" w:rsidRDefault="006830C0" w:rsidP="006830C0">
      <w:pPr>
        <w:pStyle w:val="Text"/>
        <w:rPr>
          <w:rStyle w:val="Hyperlink"/>
        </w:rPr>
      </w:pPr>
      <w:r w:rsidRPr="00484EF7">
        <w:t>Das Kurzreferat ist nach den Vorgaben des Emerald Abstracts zu verfassen</w:t>
      </w:r>
      <w:r>
        <w:t xml:space="preserve">: </w:t>
      </w:r>
      <w:hyperlink r:id="rId17" w:history="1">
        <w:r w:rsidRPr="00C83C6C">
          <w:rPr>
            <w:rStyle w:val="Hyperlink"/>
          </w:rPr>
          <w:t>http://www.emeraldgrouppublishing.com/authors/guides/write/abstracts.htm</w:t>
        </w:r>
      </w:hyperlink>
    </w:p>
    <w:p w:rsidR="006830C0" w:rsidRDefault="006830C0" w:rsidP="006830C0">
      <w:pPr>
        <w:pStyle w:val="berschrift2Nummeriert"/>
      </w:pPr>
      <w:bookmarkStart w:id="27" w:name="_Toc399233246"/>
      <w:bookmarkStart w:id="28" w:name="_Toc399233286"/>
      <w:bookmarkStart w:id="29" w:name="_Toc399233378"/>
      <w:bookmarkStart w:id="30" w:name="_Toc401659105"/>
      <w:bookmarkStart w:id="31" w:name="_Toc82179769"/>
      <w:r>
        <w:t>Inhalts-</w:t>
      </w:r>
      <w:bookmarkEnd w:id="27"/>
      <w:bookmarkEnd w:id="28"/>
      <w:bookmarkEnd w:id="29"/>
      <w:bookmarkEnd w:id="30"/>
      <w:r>
        <w:t>, Abbildungs- und Tabellenverzeichnis</w:t>
      </w:r>
      <w:bookmarkEnd w:id="31"/>
    </w:p>
    <w:p w:rsidR="006830C0" w:rsidRDefault="006830C0" w:rsidP="006830C0">
      <w:pPr>
        <w:pStyle w:val="Text"/>
      </w:pPr>
      <w:r>
        <w:t xml:space="preserve">Die Verzeichnisse werden automatisch bei Nutzung der entsprechenden Überschriften (siehe </w:t>
      </w:r>
      <w:r>
        <w:fldChar w:fldCharType="begin"/>
      </w:r>
      <w:r>
        <w:instrText xml:space="preserve"> REF _Ref406614368 \r \h </w:instrText>
      </w:r>
      <w:r>
        <w:fldChar w:fldCharType="separate"/>
      </w:r>
      <w:r>
        <w:t>1.7.2</w:t>
      </w:r>
      <w:r>
        <w:fldChar w:fldCharType="end"/>
      </w:r>
      <w:r>
        <w:t>), Bildunterschriften und Tabellenüberschriften (</w:t>
      </w:r>
      <w:r>
        <w:fldChar w:fldCharType="begin"/>
      </w:r>
      <w:r>
        <w:instrText xml:space="preserve"> REF _Ref406614370 \r \h </w:instrText>
      </w:r>
      <w:r>
        <w:fldChar w:fldCharType="separate"/>
      </w:r>
      <w:r>
        <w:t>1.7.3</w:t>
      </w:r>
      <w:r>
        <w:fldChar w:fldCharType="end"/>
      </w:r>
      <w:r>
        <w:t>) gefüllt und müssen ggf. über Rechtsklick auf das Verzeichnis und Auswahl von „Felder aktualisieren“ aktualisiert werden.</w:t>
      </w:r>
    </w:p>
    <w:p w:rsidR="006830C0" w:rsidRDefault="006830C0" w:rsidP="006830C0">
      <w:pPr>
        <w:pStyle w:val="berschrift2Nummeriert"/>
      </w:pPr>
      <w:bookmarkStart w:id="32" w:name="_Toc82179770"/>
      <w:r>
        <w:t>Abkürzungsverzeichnis</w:t>
      </w:r>
      <w:bookmarkEnd w:id="32"/>
    </w:p>
    <w:p w:rsidR="006830C0" w:rsidRDefault="006830C0" w:rsidP="006830C0">
      <w:pPr>
        <w:pStyle w:val="Text"/>
      </w:pPr>
      <w:r>
        <w:t xml:space="preserve">Alle nicht in der neuesten Ausgabe des Dudens enthaltenen Abkürzungen, Kurzzeichen und Symbole sind in ein Verzeichnis aufzunehmen und bei ihrem ersten Auftreten zu erläutern. </w:t>
      </w:r>
    </w:p>
    <w:p w:rsidR="006830C0" w:rsidRPr="009739C8" w:rsidRDefault="006830C0" w:rsidP="006830C0">
      <w:pPr>
        <w:pStyle w:val="berschrift2Nummeriert"/>
      </w:pPr>
      <w:bookmarkStart w:id="33" w:name="_Toc82179771"/>
      <w:r>
        <w:t>Vorwort</w:t>
      </w:r>
      <w:r w:rsidR="00054ADA">
        <w:t xml:space="preserve"> (optional)</w:t>
      </w:r>
      <w:bookmarkEnd w:id="33"/>
    </w:p>
    <w:p w:rsidR="006830C0" w:rsidRDefault="006830C0" w:rsidP="006830C0">
      <w:pPr>
        <w:pStyle w:val="Text"/>
      </w:pPr>
      <w:r>
        <w:t>Dem Textteil kann ein Vorwort vorangestellt werden, in dem der Anlass der Arbeit beschrieben und/oder Personen und Institutionen für geleistete Hilfe gedankt wird. Zweckmäßigerweise erhält das Vorwort keinen Gliederungspunkt und gemäß der fortlaufenden Nummerierung mit arabischen Ziffern die Seitenzahl 1.</w:t>
      </w:r>
    </w:p>
    <w:p w:rsidR="006830C0" w:rsidRDefault="006830C0" w:rsidP="006830C0">
      <w:pPr>
        <w:pStyle w:val="berschrift2Nummeriert"/>
      </w:pPr>
      <w:bookmarkStart w:id="34" w:name="_Toc82179772"/>
      <w:r>
        <w:lastRenderedPageBreak/>
        <w:t>Textteil</w:t>
      </w:r>
      <w:bookmarkEnd w:id="34"/>
    </w:p>
    <w:p w:rsidR="006830C0" w:rsidRPr="00D86AFC" w:rsidRDefault="006830C0" w:rsidP="006830C0">
      <w:pPr>
        <w:pStyle w:val="berschrift3Nummeriert"/>
      </w:pPr>
      <w:bookmarkStart w:id="35" w:name="_Toc82179773"/>
      <w:r>
        <w:t>Text</w:t>
      </w:r>
      <w:bookmarkEnd w:id="35"/>
    </w:p>
    <w:p w:rsidR="006830C0" w:rsidRPr="00EB1FAC" w:rsidRDefault="006830C0" w:rsidP="006830C0">
      <w:pPr>
        <w:pStyle w:val="Text"/>
      </w:pPr>
      <w:r w:rsidRPr="0065685C">
        <w:t>Der Aufbau muss in sich abgeschlossen, die Ausdrucksweise kurz, sachlich, stilistisch einwandfrei und wissenschaftlich exakt sein. Die Ausführungen sind in unpersönlicher Form abzufassen.</w:t>
      </w:r>
      <w:r>
        <w:t xml:space="preserve"> </w:t>
      </w:r>
      <w:r w:rsidR="001C594F">
        <w:br/>
      </w:r>
      <w:r>
        <w:t>Die textlichen Erläuterungen sind durch Abbildungen (Fotografien, Zeichnungen, Prinzipskizzen), Tabellen und Formeln zu ergänzen.</w:t>
      </w:r>
      <w:r w:rsidR="001C594F">
        <w:tab/>
      </w:r>
      <w:r w:rsidR="001C594F">
        <w:br/>
      </w:r>
      <w:r>
        <w:t>Der Textkörper selbst ist mit der Formatvorlage</w:t>
      </w:r>
      <w:r>
        <w:rPr>
          <w:rStyle w:val="Funotenzeichen"/>
        </w:rPr>
        <w:footnoteReference w:id="1"/>
      </w:r>
      <w:r>
        <w:t xml:space="preserve"> „Text“ </w:t>
      </w:r>
      <w:r w:rsidR="00054ADA">
        <w:t xml:space="preserve">(Standard) </w:t>
      </w:r>
      <w:r>
        <w:t>zu versehen.</w:t>
      </w:r>
    </w:p>
    <w:p w:rsidR="006830C0" w:rsidRDefault="006830C0" w:rsidP="006830C0">
      <w:pPr>
        <w:pStyle w:val="berschrift3Nummeriert"/>
      </w:pPr>
      <w:bookmarkStart w:id="36" w:name="_Ref406614368"/>
      <w:bookmarkStart w:id="37" w:name="_Toc82179774"/>
      <w:r>
        <w:t>Überschriften</w:t>
      </w:r>
      <w:bookmarkEnd w:id="36"/>
      <w:bookmarkEnd w:id="37"/>
    </w:p>
    <w:p w:rsidR="006830C0" w:rsidRPr="000E2980" w:rsidRDefault="006830C0" w:rsidP="006830C0">
      <w:pPr>
        <w:pStyle w:val="Text"/>
        <w:rPr>
          <w:spacing w:val="-6"/>
        </w:rPr>
      </w:pPr>
      <w:r w:rsidRPr="00DA12EF">
        <w:t>Der Textteil ist numerisch, mit möglichst nicht mehr als 3 Stellen zu gliedern (z. B. 4.2.3)</w:t>
      </w:r>
      <w:r w:rsidR="004A1AA0">
        <w:t xml:space="preserve"> und </w:t>
      </w:r>
      <w:r>
        <w:t>mit den Formatvorlagen „</w:t>
      </w:r>
      <w:r w:rsidRPr="00EB1FAC">
        <w:t>Überschrift 1 Nummeriert</w:t>
      </w:r>
      <w:r>
        <w:t>“, „Überschrift 2</w:t>
      </w:r>
      <w:r w:rsidRPr="00EB1FAC">
        <w:t xml:space="preserve"> Nummeriert</w:t>
      </w:r>
      <w:r>
        <w:t>“</w:t>
      </w:r>
      <w:r w:rsidR="004A1AA0">
        <w:t xml:space="preserve"> usw. zu </w:t>
      </w:r>
      <w:r>
        <w:t>versehen. Überschriften bis zur Ebene 3 tauchen automatisch im Inhaltsverzeichnis auf.</w:t>
      </w:r>
      <w:r w:rsidR="004A1AA0" w:rsidRPr="004A1AA0">
        <w:t xml:space="preserve"> </w:t>
      </w:r>
      <w:r w:rsidR="001C594F">
        <w:tab/>
      </w:r>
      <w:r w:rsidR="001C594F">
        <w:br/>
      </w:r>
      <w:r w:rsidR="004A1AA0" w:rsidRPr="000E2980">
        <w:rPr>
          <w:spacing w:val="-6"/>
        </w:rPr>
        <w:t xml:space="preserve">Zwischen einer </w:t>
      </w:r>
      <w:r w:rsidR="000E2980" w:rsidRPr="000E2980">
        <w:rPr>
          <w:spacing w:val="-6"/>
        </w:rPr>
        <w:t>Ü</w:t>
      </w:r>
      <w:r w:rsidR="004A1AA0" w:rsidRPr="000E2980">
        <w:rPr>
          <w:spacing w:val="-6"/>
        </w:rPr>
        <w:t>berschrift und dem zugehörigen ersten Unterabschnitt soll kein Text eingefügt werden.</w:t>
      </w:r>
    </w:p>
    <w:p w:rsidR="006830C0" w:rsidRPr="00692749" w:rsidRDefault="006830C0" w:rsidP="006830C0">
      <w:pPr>
        <w:pStyle w:val="berschrift3Nummeriert"/>
      </w:pPr>
      <w:bookmarkStart w:id="38" w:name="_Ref409778465"/>
      <w:bookmarkStart w:id="39" w:name="_Toc82179775"/>
      <w:bookmarkStart w:id="40" w:name="_Ref409778364"/>
      <w:bookmarkStart w:id="41" w:name="_Ref406614370"/>
      <w:r>
        <w:t>Quellen</w:t>
      </w:r>
      <w:bookmarkEnd w:id="38"/>
      <w:bookmarkEnd w:id="39"/>
    </w:p>
    <w:p w:rsidR="006830C0" w:rsidRDefault="006438D9" w:rsidP="006830C0">
      <w:r w:rsidRPr="006438D9">
        <w:rPr>
          <w:rStyle w:val="Textfett"/>
        </w:rPr>
        <w:t>Zitationen</w:t>
      </w:r>
      <w:r>
        <w:t xml:space="preserve">, wie </w:t>
      </w:r>
      <w:r w:rsidR="006830C0" w:rsidRPr="006A7175">
        <w:t>Textstellen</w:t>
      </w:r>
      <w:r>
        <w:t xml:space="preserve"> </w:t>
      </w:r>
      <w:r w:rsidR="006830C0" w:rsidRPr="006A7175">
        <w:t xml:space="preserve">sowie alle </w:t>
      </w:r>
      <w:r w:rsidR="006830C0">
        <w:t xml:space="preserve">Abbildungen, </w:t>
      </w:r>
      <w:r w:rsidR="006830C0" w:rsidRPr="006A7175">
        <w:t>Tabellen</w:t>
      </w:r>
      <w:r w:rsidR="006830C0">
        <w:t xml:space="preserve"> und Formeln</w:t>
      </w:r>
      <w:r w:rsidR="006830C0" w:rsidRPr="006A7175">
        <w:t>, die dem Wortlaut oder dem</w:t>
      </w:r>
      <w:r w:rsidR="006830C0">
        <w:t xml:space="preserve"> </w:t>
      </w:r>
      <w:r w:rsidR="006830C0" w:rsidRPr="006A7175">
        <w:t>Sinn nach anderen Werken entnommen bzw. nicht selbständig angefertigt wurden, sind</w:t>
      </w:r>
      <w:r w:rsidR="006830C0">
        <w:t xml:space="preserve"> </w:t>
      </w:r>
      <w:r w:rsidR="006830C0" w:rsidRPr="006A7175">
        <w:t xml:space="preserve">unter genauer </w:t>
      </w:r>
      <w:r w:rsidR="006830C0" w:rsidRPr="00AF22D9">
        <w:t xml:space="preserve">Bezeichnung </w:t>
      </w:r>
      <w:r w:rsidR="006830C0" w:rsidRPr="006A7175">
        <w:t xml:space="preserve">der Quelle deutlich als </w:t>
      </w:r>
      <w:r w:rsidR="006830C0">
        <w:t>Übernahme</w:t>
      </w:r>
      <w:r w:rsidR="006830C0" w:rsidRPr="006A7175">
        <w:t xml:space="preserve"> </w:t>
      </w:r>
      <w:r w:rsidR="006830C0">
        <w:t xml:space="preserve">zu </w:t>
      </w:r>
      <w:r w:rsidR="006830C0" w:rsidRPr="006A7175">
        <w:t>kenn</w:t>
      </w:r>
      <w:r w:rsidR="006830C0">
        <w:t xml:space="preserve">zeichnen und in das </w:t>
      </w:r>
      <w:r w:rsidR="006830C0" w:rsidRPr="00AF22D9">
        <w:t>Literaturverzeichnis</w:t>
      </w:r>
      <w:r w:rsidR="006830C0">
        <w:t xml:space="preserve"> zu übernehmen. </w:t>
      </w:r>
      <w:r w:rsidR="006830C0">
        <w:tab/>
      </w:r>
      <w:r w:rsidR="006830C0">
        <w:br/>
        <w:t>Auch das Konsultationsgespräch zum Inhalt der Arbeit wird als Zitat gekennzeichnet.</w:t>
      </w:r>
    </w:p>
    <w:p w:rsidR="006830C0" w:rsidRPr="00A31D4D" w:rsidRDefault="006830C0" w:rsidP="006830C0">
      <w:pPr>
        <w:pStyle w:val="Text"/>
      </w:pPr>
      <w:r>
        <w:t xml:space="preserve">Die </w:t>
      </w:r>
      <w:r w:rsidRPr="006438D9">
        <w:t>Zit</w:t>
      </w:r>
      <w:r w:rsidR="006438D9" w:rsidRPr="006438D9">
        <w:t>ationen</w:t>
      </w:r>
      <w:r>
        <w:t xml:space="preserve"> erfolg</w:t>
      </w:r>
      <w:r w:rsidR="006438D9">
        <w:t>en</w:t>
      </w:r>
      <w:r w:rsidRPr="00F94453">
        <w:t xml:space="preserve"> </w:t>
      </w:r>
      <w:r>
        <w:t>mit dem Programm CITAVI</w:t>
      </w:r>
      <w:r w:rsidRPr="005D37B0">
        <w:t xml:space="preserve"> </w:t>
      </w:r>
      <w:r>
        <w:t>(</w:t>
      </w:r>
      <w:r w:rsidRPr="001E2C23">
        <w:t>http://www.citavi.com</w:t>
      </w:r>
      <w:r>
        <w:t xml:space="preserve">), mit dem auch das Literaturverzeichnis erstellt wird (siehe </w:t>
      </w:r>
      <w:r>
        <w:fldChar w:fldCharType="begin"/>
      </w:r>
      <w:r>
        <w:instrText xml:space="preserve"> REF _Ref409782500 \r \h </w:instrText>
      </w:r>
      <w:r>
        <w:fldChar w:fldCharType="separate"/>
      </w:r>
      <w:r>
        <w:t>1.8</w:t>
      </w:r>
      <w:r>
        <w:fldChar w:fldCharType="end"/>
      </w:r>
      <w:r>
        <w:t xml:space="preserve">). Als </w:t>
      </w:r>
      <w:r w:rsidRPr="006438D9">
        <w:rPr>
          <w:rStyle w:val="Textfett"/>
        </w:rPr>
        <w:t>Zitationsstil</w:t>
      </w:r>
      <w:r w:rsidRPr="000445B6">
        <w:rPr>
          <w:b/>
        </w:rPr>
        <w:t xml:space="preserve"> </w:t>
      </w:r>
      <w:r w:rsidRPr="006438D9">
        <w:t>soll der</w:t>
      </w:r>
      <w:r w:rsidRPr="000445B6">
        <w:rPr>
          <w:b/>
        </w:rPr>
        <w:t xml:space="preserve"> </w:t>
      </w:r>
      <w:r w:rsidRPr="006438D9">
        <w:rPr>
          <w:rStyle w:val="Textfett"/>
        </w:rPr>
        <w:t>APA</w:t>
      </w:r>
      <w:r w:rsidR="004A1AA0">
        <w:rPr>
          <w:rStyle w:val="Textfett"/>
        </w:rPr>
        <w:t>-</w:t>
      </w:r>
      <w:r w:rsidRPr="006438D9">
        <w:rPr>
          <w:rStyle w:val="Textfett"/>
        </w:rPr>
        <w:t>Stil</w:t>
      </w:r>
      <w:r>
        <w:t xml:space="preserve"> verwendet werden.</w:t>
      </w:r>
    </w:p>
    <w:bookmarkEnd w:id="40"/>
    <w:p w:rsidR="006438D9" w:rsidRPr="006438D9" w:rsidRDefault="006438D9" w:rsidP="006830C0">
      <w:pPr>
        <w:pStyle w:val="Text"/>
        <w:rPr>
          <w:rStyle w:val="Textfett"/>
        </w:rPr>
      </w:pPr>
      <w:r w:rsidRPr="006438D9">
        <w:rPr>
          <w:rStyle w:val="Textfett"/>
        </w:rPr>
        <w:t>Textstellen</w:t>
      </w:r>
    </w:p>
    <w:p w:rsidR="006830C0" w:rsidRPr="002F0054" w:rsidRDefault="006830C0" w:rsidP="006830C0">
      <w:pPr>
        <w:pStyle w:val="Text"/>
      </w:pPr>
      <w:r w:rsidRPr="00AF22D9">
        <w:t>Übernahmen</w:t>
      </w:r>
      <w:r>
        <w:t xml:space="preserve"> </w:t>
      </w:r>
      <w:r w:rsidRPr="00AF22D9">
        <w:t xml:space="preserve">von Textstellen aus fremden Quellen </w:t>
      </w:r>
      <w:r>
        <w:t xml:space="preserve">sind </w:t>
      </w:r>
      <w:r w:rsidRPr="00AF22D9">
        <w:t xml:space="preserve">in Anführungszeichen </w:t>
      </w:r>
      <w:proofErr w:type="gramStart"/>
      <w:r>
        <w:t>„ “</w:t>
      </w:r>
      <w:proofErr w:type="gramEnd"/>
      <w:r>
        <w:t xml:space="preserve"> zu setzen</w:t>
      </w:r>
      <w:r w:rsidRPr="00CD4F2D">
        <w:t xml:space="preserve"> </w:t>
      </w:r>
      <w:r>
        <w:t xml:space="preserve">und </w:t>
      </w:r>
      <w:r w:rsidRPr="00AF22D9">
        <w:t xml:space="preserve">mit </w:t>
      </w:r>
      <w:r>
        <w:t xml:space="preserve">einem </w:t>
      </w:r>
      <w:r w:rsidR="004A1AA0">
        <w:t xml:space="preserve">entsprechenden </w:t>
      </w:r>
      <w:r w:rsidRPr="00AF22D9">
        <w:t>Quellennachweis</w:t>
      </w:r>
      <w:r>
        <w:t xml:space="preserve"> zu </w:t>
      </w:r>
      <w:r w:rsidRPr="00AF22D9">
        <w:t>versehen</w:t>
      </w:r>
      <w:r>
        <w:t xml:space="preserve">. </w:t>
      </w:r>
      <w:r>
        <w:tab/>
      </w:r>
      <w:r>
        <w:br/>
      </w:r>
      <w:r w:rsidR="000E2980">
        <w:t>Für e</w:t>
      </w:r>
      <w:r>
        <w:t>in Zitat</w:t>
      </w:r>
      <w:r w:rsidRPr="002F0054">
        <w:t xml:space="preserve"> am Anfang eines Kapitels</w:t>
      </w:r>
      <w:r w:rsidR="000E2980">
        <w:t xml:space="preserve"> </w:t>
      </w:r>
      <w:r>
        <w:t xml:space="preserve">wird </w:t>
      </w:r>
      <w:r w:rsidRPr="002F0054">
        <w:t xml:space="preserve">die </w:t>
      </w:r>
      <w:r w:rsidR="000E2980">
        <w:t>Formatv</w:t>
      </w:r>
      <w:r w:rsidRPr="002F0054">
        <w:t xml:space="preserve">orlage </w:t>
      </w:r>
      <w:r>
        <w:t>„</w:t>
      </w:r>
      <w:r w:rsidRPr="002F0054">
        <w:t>Zitat Kapitel” verwendet.</w:t>
      </w:r>
    </w:p>
    <w:p w:rsidR="006830C0" w:rsidRDefault="006830C0" w:rsidP="006830C0">
      <w:pPr>
        <w:pStyle w:val="ZitatKapitel"/>
      </w:pPr>
      <w:r>
        <w:t>„</w:t>
      </w:r>
      <w:r w:rsidRPr="002F0054">
        <w:t xml:space="preserve">Dies ist ein </w:t>
      </w:r>
      <w:r>
        <w:t xml:space="preserve">einfaches </w:t>
      </w:r>
      <w:r w:rsidRPr="002F0054">
        <w:t xml:space="preserve">Beispiel für ein </w:t>
      </w:r>
      <w:r>
        <w:t>Zitat am Anfang eines Kapitels”</w:t>
      </w:r>
    </w:p>
    <w:p w:rsidR="006830C0" w:rsidRPr="0047194D" w:rsidRDefault="006830C0" w:rsidP="006830C0">
      <w:pPr>
        <w:pStyle w:val="ZitatKapitelQuelle"/>
      </w:pPr>
      <w:r>
        <w:t>Quelle/Autor des Zitats</w:t>
      </w:r>
    </w:p>
    <w:p w:rsidR="001C594F" w:rsidRPr="00D75CD6" w:rsidRDefault="006830C0" w:rsidP="000E2980">
      <w:pPr>
        <w:pStyle w:val="Text"/>
      </w:pPr>
      <w:r>
        <w:t>Zitate im Text sind mit der Formatvorlage „Zitat“ zu formatieren</w:t>
      </w:r>
      <w:r w:rsidR="007B41E5">
        <w:t>.</w:t>
      </w:r>
      <w:r w:rsidR="000E2980">
        <w:tab/>
      </w:r>
      <w:r w:rsidR="000E2980">
        <w:br/>
      </w:r>
      <w:r w:rsidR="007B41E5" w:rsidRPr="007B41E5">
        <w:t>Bei wörtlicher Übernahme:</w:t>
      </w:r>
      <w:r w:rsidR="007B41E5">
        <w:rPr>
          <w:rStyle w:val="ZitatZchn"/>
        </w:rPr>
        <w:t xml:space="preserve"> </w:t>
      </w:r>
      <w:r w:rsidR="001C594F">
        <w:rPr>
          <w:rStyle w:val="ZitatZchn"/>
        </w:rPr>
        <w:tab/>
      </w:r>
      <w:r w:rsidR="001C594F">
        <w:rPr>
          <w:rStyle w:val="ZitatZchn"/>
        </w:rPr>
        <w:br/>
      </w:r>
      <w:r w:rsidR="007B41E5" w:rsidRPr="00D75CD6">
        <w:rPr>
          <w:rStyle w:val="ZitatZchn"/>
        </w:rPr>
        <w:t>„</w:t>
      </w:r>
      <w:r w:rsidR="001C594F" w:rsidRPr="00D75CD6">
        <w:rPr>
          <w:rStyle w:val="ZitatZchn"/>
        </w:rPr>
        <w:t xml:space="preserve">Knowledge </w:t>
      </w:r>
      <w:proofErr w:type="spellStart"/>
      <w:r w:rsidR="001C594F" w:rsidRPr="00D75CD6">
        <w:rPr>
          <w:rStyle w:val="ZitatZchn"/>
        </w:rPr>
        <w:t>workers</w:t>
      </w:r>
      <w:proofErr w:type="spellEnd"/>
      <w:r w:rsidR="001C594F" w:rsidRPr="00D75CD6">
        <w:rPr>
          <w:rStyle w:val="ZitatZchn"/>
        </w:rPr>
        <w:t xml:space="preserve"> </w:t>
      </w:r>
      <w:proofErr w:type="spellStart"/>
      <w:r w:rsidR="001C594F" w:rsidRPr="00D75CD6">
        <w:rPr>
          <w:rStyle w:val="ZitatZchn"/>
        </w:rPr>
        <w:t>around</w:t>
      </w:r>
      <w:proofErr w:type="spellEnd"/>
      <w:r w:rsidR="001C594F" w:rsidRPr="00D75CD6">
        <w:rPr>
          <w:rStyle w:val="ZitatZchn"/>
        </w:rPr>
        <w:t xml:space="preserve"> </w:t>
      </w:r>
      <w:proofErr w:type="spellStart"/>
      <w:r w:rsidR="001C594F" w:rsidRPr="00D75CD6">
        <w:rPr>
          <w:rStyle w:val="ZitatZchn"/>
        </w:rPr>
        <w:t>the</w:t>
      </w:r>
      <w:proofErr w:type="spellEnd"/>
      <w:r w:rsidR="001C594F" w:rsidRPr="00D75CD6">
        <w:rPr>
          <w:rStyle w:val="ZitatZchn"/>
        </w:rPr>
        <w:t xml:space="preserve"> </w:t>
      </w:r>
      <w:proofErr w:type="spellStart"/>
      <w:r w:rsidR="001C594F" w:rsidRPr="00D75CD6">
        <w:rPr>
          <w:rStyle w:val="ZitatZchn"/>
        </w:rPr>
        <w:t>globe</w:t>
      </w:r>
      <w:proofErr w:type="spellEnd"/>
      <w:r w:rsidR="001C594F" w:rsidRPr="00D75CD6">
        <w:rPr>
          <w:rStyle w:val="ZitatZchn"/>
        </w:rPr>
        <w:t xml:space="preserve"> </w:t>
      </w:r>
      <w:proofErr w:type="spellStart"/>
      <w:r w:rsidR="001C594F" w:rsidRPr="00D75CD6">
        <w:rPr>
          <w:rStyle w:val="ZitatZchn"/>
        </w:rPr>
        <w:t>add</w:t>
      </w:r>
      <w:proofErr w:type="spellEnd"/>
      <w:r w:rsidR="001C594F" w:rsidRPr="00D75CD6">
        <w:rPr>
          <w:rStyle w:val="ZitatZchn"/>
        </w:rPr>
        <w:t xml:space="preserve"> </w:t>
      </w:r>
      <w:proofErr w:type="spellStart"/>
      <w:r w:rsidR="001C594F" w:rsidRPr="00D75CD6">
        <w:rPr>
          <w:rStyle w:val="ZitatZchn"/>
        </w:rPr>
        <w:t>daily</w:t>
      </w:r>
      <w:proofErr w:type="spellEnd"/>
      <w:r w:rsidR="001C594F" w:rsidRPr="00D75CD6">
        <w:rPr>
          <w:rStyle w:val="ZitatZchn"/>
        </w:rPr>
        <w:t xml:space="preserve"> </w:t>
      </w:r>
      <w:proofErr w:type="spellStart"/>
      <w:r w:rsidR="001C594F" w:rsidRPr="00D75CD6">
        <w:rPr>
          <w:rStyle w:val="ZitatZchn"/>
        </w:rPr>
        <w:t>to</w:t>
      </w:r>
      <w:proofErr w:type="spellEnd"/>
      <w:r w:rsidR="001C594F" w:rsidRPr="00D75CD6">
        <w:rPr>
          <w:rStyle w:val="ZitatZchn"/>
        </w:rPr>
        <w:t xml:space="preserve"> </w:t>
      </w:r>
      <w:proofErr w:type="spellStart"/>
      <w:r w:rsidR="001C594F" w:rsidRPr="00D75CD6">
        <w:rPr>
          <w:rStyle w:val="ZitatZchn"/>
        </w:rPr>
        <w:t>this</w:t>
      </w:r>
      <w:proofErr w:type="spellEnd"/>
      <w:r w:rsidR="001C594F" w:rsidRPr="00D75CD6">
        <w:rPr>
          <w:rStyle w:val="ZitatZchn"/>
        </w:rPr>
        <w:t xml:space="preserve"> immense </w:t>
      </w:r>
      <w:proofErr w:type="spellStart"/>
      <w:r w:rsidR="001C594F" w:rsidRPr="00D75CD6">
        <w:rPr>
          <w:rStyle w:val="ZitatZchn"/>
        </w:rPr>
        <w:t>knowledge</w:t>
      </w:r>
      <w:proofErr w:type="spellEnd"/>
      <w:r w:rsidR="001C594F" w:rsidRPr="00D75CD6">
        <w:rPr>
          <w:rStyle w:val="ZitatZchn"/>
        </w:rPr>
        <w:t xml:space="preserve"> </w:t>
      </w:r>
      <w:proofErr w:type="spellStart"/>
      <w:r w:rsidR="001C594F" w:rsidRPr="00D75CD6">
        <w:rPr>
          <w:rStyle w:val="ZitatZchn"/>
        </w:rPr>
        <w:t>base</w:t>
      </w:r>
      <w:proofErr w:type="spellEnd"/>
      <w:r w:rsidR="001C594F" w:rsidRPr="00D75CD6">
        <w:rPr>
          <w:rStyle w:val="ZitatZchn"/>
        </w:rPr>
        <w:t xml:space="preserve">, </w:t>
      </w:r>
      <w:proofErr w:type="spellStart"/>
      <w:r w:rsidR="001C594F" w:rsidRPr="00D75CD6">
        <w:rPr>
          <w:rStyle w:val="ZitatZchn"/>
        </w:rPr>
        <w:t>creating</w:t>
      </w:r>
      <w:proofErr w:type="spellEnd"/>
      <w:r w:rsidR="001C594F" w:rsidRPr="00D75CD6">
        <w:rPr>
          <w:rStyle w:val="ZitatZchn"/>
        </w:rPr>
        <w:t xml:space="preserve"> an </w:t>
      </w:r>
      <w:proofErr w:type="spellStart"/>
      <w:r w:rsidR="001C594F" w:rsidRPr="00D75CD6">
        <w:rPr>
          <w:rStyle w:val="ZitatZchn"/>
        </w:rPr>
        <w:t>ever</w:t>
      </w:r>
      <w:proofErr w:type="spellEnd"/>
      <w:r w:rsidR="001C594F" w:rsidRPr="00D75CD6">
        <w:rPr>
          <w:rStyle w:val="ZitatZchn"/>
        </w:rPr>
        <w:t xml:space="preserve"> </w:t>
      </w:r>
      <w:proofErr w:type="spellStart"/>
      <w:r w:rsidR="001C594F" w:rsidRPr="00D75CD6">
        <w:rPr>
          <w:rStyle w:val="ZitatZchn"/>
        </w:rPr>
        <w:t>growing</w:t>
      </w:r>
      <w:proofErr w:type="spellEnd"/>
      <w:r w:rsidR="001C594F" w:rsidRPr="00D75CD6">
        <w:rPr>
          <w:rStyle w:val="ZitatZchn"/>
        </w:rPr>
        <w:t xml:space="preserve"> </w:t>
      </w:r>
      <w:proofErr w:type="spellStart"/>
      <w:r w:rsidR="001C594F" w:rsidRPr="00D75CD6">
        <w:rPr>
          <w:rStyle w:val="ZitatZchn"/>
        </w:rPr>
        <w:t>treasure</w:t>
      </w:r>
      <w:proofErr w:type="spellEnd"/>
      <w:r w:rsidR="001C594F" w:rsidRPr="00D75CD6">
        <w:rPr>
          <w:rStyle w:val="ZitatZchn"/>
        </w:rPr>
        <w:t xml:space="preserve"> </w:t>
      </w:r>
      <w:proofErr w:type="spellStart"/>
      <w:r w:rsidR="001C594F" w:rsidRPr="00D75CD6">
        <w:rPr>
          <w:rStyle w:val="ZitatZchn"/>
        </w:rPr>
        <w:t>of</w:t>
      </w:r>
      <w:proofErr w:type="spellEnd"/>
      <w:r w:rsidR="001C594F" w:rsidRPr="00D75CD6">
        <w:rPr>
          <w:rStyle w:val="ZitatZchn"/>
        </w:rPr>
        <w:t xml:space="preserve"> human </w:t>
      </w:r>
      <w:proofErr w:type="spellStart"/>
      <w:r w:rsidR="001C594F" w:rsidRPr="00D75CD6">
        <w:rPr>
          <w:rStyle w:val="ZitatZchn"/>
        </w:rPr>
        <w:t>learning</w:t>
      </w:r>
      <w:proofErr w:type="spellEnd"/>
      <w:r w:rsidRPr="00D75CD6">
        <w:rPr>
          <w:rStyle w:val="ZitatZchn"/>
        </w:rPr>
        <w:t>”</w:t>
      </w:r>
      <w:r w:rsidR="00AF1849" w:rsidRPr="00D75CD6">
        <w:rPr>
          <w:rStyle w:val="ZitatZchn"/>
        </w:rPr>
        <w:t xml:space="preserve"> </w:t>
      </w:r>
      <w:r w:rsidR="00AF1849" w:rsidRPr="00D75CD6">
        <w:t>(Bullinger-Hoffmann, 2008, S. 1)</w:t>
      </w:r>
      <w:r w:rsidRPr="00D75CD6">
        <w:t>.</w:t>
      </w:r>
      <w:r w:rsidR="00CD647D" w:rsidRPr="00D75CD6">
        <w:t xml:space="preserve"> </w:t>
      </w:r>
    </w:p>
    <w:p w:rsidR="006830C0" w:rsidRPr="00C05041" w:rsidRDefault="001C594F" w:rsidP="00AF1849">
      <w:pPr>
        <w:rPr>
          <w:lang w:val="en-GB"/>
        </w:rPr>
      </w:pPr>
      <w:r w:rsidRPr="001C594F">
        <w:t>Bei s</w:t>
      </w:r>
      <w:r w:rsidR="007B41E5" w:rsidRPr="001C594F">
        <w:t>inn</w:t>
      </w:r>
      <w:r w:rsidRPr="001C594F">
        <w:t>gemäßer Übernahme:</w:t>
      </w:r>
      <w:r>
        <w:rPr>
          <w:lang w:val="en-GB"/>
        </w:rPr>
        <w:tab/>
      </w:r>
      <w:r>
        <w:rPr>
          <w:lang w:val="en-GB"/>
        </w:rPr>
        <w:br/>
      </w:r>
      <w:r w:rsidR="006830C0" w:rsidRPr="00C05041">
        <w:rPr>
          <w:lang w:val="en-GB"/>
        </w:rPr>
        <w:t xml:space="preserve">Bullinger-Hoffmann </w:t>
      </w:r>
      <w:r w:rsidR="00AF1849">
        <w:rPr>
          <w:lang w:val="en-GB"/>
        </w:rPr>
        <w:t xml:space="preserve">(2008) </w:t>
      </w:r>
      <w:r w:rsidR="006830C0" w:rsidRPr="00C05041">
        <w:rPr>
          <w:lang w:val="en-GB"/>
        </w:rPr>
        <w:t>stated that k</w:t>
      </w:r>
      <w:r w:rsidR="006830C0">
        <w:rPr>
          <w:lang w:val="en-GB"/>
        </w:rPr>
        <w:t xml:space="preserve">nowledge workers are </w:t>
      </w:r>
      <w:r w:rsidR="006830C0" w:rsidRPr="00C05041">
        <w:rPr>
          <w:rStyle w:val="ZitatZchn"/>
          <w:lang w:val="en-GB"/>
        </w:rPr>
        <w:t>„creating an ever growing treasure of human learning”</w:t>
      </w:r>
      <w:r w:rsidR="00D75CD6">
        <w:rPr>
          <w:rStyle w:val="ZitatZchn"/>
          <w:lang w:val="en-GB"/>
        </w:rPr>
        <w:t xml:space="preserve"> </w:t>
      </w:r>
      <w:r w:rsidR="00D75CD6" w:rsidRPr="00D75CD6">
        <w:t>(S. 1)</w:t>
      </w:r>
      <w:r w:rsidR="006830C0" w:rsidRPr="00D75CD6">
        <w:t>.</w:t>
      </w:r>
    </w:p>
    <w:p w:rsidR="006830C0" w:rsidRPr="00852AAB" w:rsidRDefault="006830C0" w:rsidP="006830C0">
      <w:pPr>
        <w:pStyle w:val="Text"/>
        <w:rPr>
          <w:lang w:val="en-US"/>
        </w:rPr>
      </w:pPr>
      <w:r>
        <w:lastRenderedPageBreak/>
        <w:t xml:space="preserve">Bei Zitaten mit mehr als 40 Wörtern wird das Zitat als eigener Abschnitt ohne Anführungszeichen eingefügt. Das Zitat wird mit der Formatvorlage „Zitat Abschnitt“ versehen und die nächste Zeile erhält automatisch die Vorlage „Zitat Abschnitt Quelle“, in welcher die Quelle für das Zitat angegeben werden muss. </w:t>
      </w:r>
      <w:r w:rsidRPr="007932FD">
        <w:t>Beispiel für einen Zitat-Abschnitt:</w:t>
      </w:r>
    </w:p>
    <w:p w:rsidR="006830C0" w:rsidRDefault="006830C0" w:rsidP="006830C0">
      <w:pPr>
        <w:pStyle w:val="ZitatAbschnitt"/>
        <w:rPr>
          <w:lang w:val="en-GB"/>
        </w:rPr>
      </w:pPr>
      <w:r>
        <w:rPr>
          <w:lang w:val="en-GB"/>
        </w:rPr>
        <w:t>Knowledge workers around the globe add daily to this immense knowledge base, creating an ever growing treasure of human learning. So why is that treasure hunting has become so difficult? Because along with pearls of research, costume jewelry of subjectivity and superficiality has increased – both are glamorous, too, but of little value.</w:t>
      </w:r>
    </w:p>
    <w:p w:rsidR="006830C0" w:rsidRDefault="006830C0" w:rsidP="006830C0">
      <w:pPr>
        <w:pStyle w:val="ZitatAbschnittQuelle"/>
        <w:rPr>
          <w:lang w:val="en-GB"/>
        </w:rPr>
      </w:pPr>
      <w:r>
        <w:rPr>
          <w:lang w:val="en-GB"/>
        </w:rPr>
        <w:fldChar w:fldCharType="begin"/>
      </w:r>
      <w:r w:rsidRPr="00C05041">
        <w:instrText xml:space="preserve"> ADDIN ZOTERO_ITEM CSL_CITATION {"citationID":"ng68niiv3","properties":{"formattedCitation":"(Bullinger-Hoffmann, 2008)","plainCitation":"(Bullinger-Hoffmann, 2008)"},"citationItems":[{"id":3,"uris":["http://zotero.org/users/local/xVk8PmdG/items/DPV7S3X5"],"uri":["http://zotero.org/users/local/xVk8PmdG/items/DPV7S3X5"],"itemData":{"id":3,"type":"book","title":"Innovation and Ontologies: Structuring the Early Stages of Innovation Management","publisher":"Gabler Verlag","publisher-place":"Wiesbaden","event-place":"Wiesbaden","author":[{"family":"Bullinger-Hoffmann","given":"Angelika C."}],"issued":{"date-parts":[["2008"]]}}}],"schema":"https://github.com/citation-style-language/schema/raw/master/csl-citation.json"} </w:instrText>
      </w:r>
      <w:r>
        <w:rPr>
          <w:lang w:val="en-GB"/>
        </w:rPr>
        <w:fldChar w:fldCharType="separate"/>
      </w:r>
      <w:r w:rsidRPr="008E51BB">
        <w:t>(Bullinger-Hoffmann, 2008</w:t>
      </w:r>
      <w:r w:rsidR="001C594F">
        <w:t>, S. 1</w:t>
      </w:r>
      <w:r w:rsidRPr="008E51BB">
        <w:t>)</w:t>
      </w:r>
      <w:r>
        <w:rPr>
          <w:lang w:val="en-GB"/>
        </w:rPr>
        <w:fldChar w:fldCharType="end"/>
      </w:r>
    </w:p>
    <w:p w:rsidR="007932FD" w:rsidRPr="007932FD" w:rsidRDefault="007932FD" w:rsidP="007932FD">
      <w:pPr>
        <w:pStyle w:val="Text"/>
        <w:rPr>
          <w:lang w:val="en-GB"/>
        </w:rPr>
      </w:pPr>
    </w:p>
    <w:p w:rsidR="006830C0" w:rsidRPr="006438D9" w:rsidRDefault="006830C0" w:rsidP="006438D9">
      <w:pPr>
        <w:rPr>
          <w:rStyle w:val="Textfett"/>
        </w:rPr>
      </w:pPr>
      <w:bookmarkStart w:id="42" w:name="_Ref440289659"/>
      <w:bookmarkStart w:id="43" w:name="_Ref440289708"/>
      <w:bookmarkStart w:id="44" w:name="_Ref473208007"/>
      <w:r w:rsidRPr="006438D9">
        <w:rPr>
          <w:rStyle w:val="Textfett"/>
        </w:rPr>
        <w:t>Abbildungen</w:t>
      </w:r>
      <w:bookmarkEnd w:id="41"/>
      <w:bookmarkEnd w:id="42"/>
      <w:bookmarkEnd w:id="43"/>
      <w:r w:rsidRPr="006438D9">
        <w:rPr>
          <w:rStyle w:val="Textfett"/>
        </w:rPr>
        <w:t>, Tabellen und Formeln</w:t>
      </w:r>
      <w:bookmarkEnd w:id="44"/>
    </w:p>
    <w:p w:rsidR="006830C0" w:rsidRDefault="006830C0" w:rsidP="006830C0">
      <w:r>
        <w:t>Abbildungen, Tabellen und Formeln sind</w:t>
      </w:r>
      <w:r w:rsidRPr="00B16B14">
        <w:t xml:space="preserve"> </w:t>
      </w:r>
      <w:r>
        <w:t>getrennt und jeweils fortlaufend mit arabischen Ziffern zu nummerieren.</w:t>
      </w:r>
    </w:p>
    <w:p w:rsidR="00EE253F" w:rsidRDefault="006830C0" w:rsidP="006830C0">
      <w:r>
        <w:t>Abbildungen und Tabellen</w:t>
      </w:r>
      <w:r w:rsidRPr="00193DB0">
        <w:t xml:space="preserve"> in kleineren Formaten als </w:t>
      </w:r>
      <w:r>
        <w:t xml:space="preserve">DIN </w:t>
      </w:r>
      <w:r w:rsidRPr="00193DB0">
        <w:t>A4 können in den Text</w:t>
      </w:r>
      <w:r>
        <w:t xml:space="preserve">teil </w:t>
      </w:r>
      <w:r w:rsidRPr="00193DB0">
        <w:t>einge</w:t>
      </w:r>
      <w:r>
        <w:t>bunden werden. G</w:t>
      </w:r>
      <w:r w:rsidRPr="00193DB0">
        <w:t>rö</w:t>
      </w:r>
      <w:r>
        <w:t>ß</w:t>
      </w:r>
      <w:r w:rsidRPr="00193DB0">
        <w:t xml:space="preserve">ere </w:t>
      </w:r>
      <w:r>
        <w:t xml:space="preserve">sind ggf. zu </w:t>
      </w:r>
      <w:r w:rsidRPr="00193DB0">
        <w:t>verkleinern</w:t>
      </w:r>
      <w:r>
        <w:t xml:space="preserve">. </w:t>
      </w:r>
    </w:p>
    <w:p w:rsidR="006830C0" w:rsidRDefault="006830C0" w:rsidP="006830C0">
      <w:r w:rsidRPr="00513FC0">
        <w:rPr>
          <w:rStyle w:val="Hervorhebung"/>
        </w:rPr>
        <w:t>Beachte:</w:t>
      </w:r>
      <w:r w:rsidRPr="00193DB0">
        <w:t xml:space="preserve"> </w:t>
      </w:r>
      <w:r>
        <w:t>B</w:t>
      </w:r>
      <w:r w:rsidRPr="00193DB0">
        <w:t xml:space="preserve">ei der Herstellung der Vorlage </w:t>
      </w:r>
      <w:r>
        <w:t xml:space="preserve">sind </w:t>
      </w:r>
      <w:r w:rsidRPr="00193DB0">
        <w:t>die Strichst</w:t>
      </w:r>
      <w:r>
        <w:t>ä</w:t>
      </w:r>
      <w:r w:rsidRPr="00193DB0">
        <w:t>rke</w:t>
      </w:r>
      <w:r>
        <w:t>n</w:t>
      </w:r>
      <w:r w:rsidRPr="00193DB0">
        <w:t xml:space="preserve"> so </w:t>
      </w:r>
      <w:r>
        <w:t>zu wählen</w:t>
      </w:r>
      <w:r w:rsidRPr="00193DB0">
        <w:t xml:space="preserve">, dass sie nach der Verkleinerung noch deutlich zu erkennen </w:t>
      </w:r>
      <w:r>
        <w:t>sind</w:t>
      </w:r>
      <w:r w:rsidRPr="00193DB0">
        <w:t xml:space="preserve"> (DIN 1422).</w:t>
      </w:r>
      <w:r>
        <w:t xml:space="preserve"> Ist das nicht möglich, sind sie </w:t>
      </w:r>
      <w:r w:rsidRPr="00552304">
        <w:t xml:space="preserve">nach DIN 864 </w:t>
      </w:r>
      <w:r>
        <w:t xml:space="preserve">gefaltet </w:t>
      </w:r>
      <w:r w:rsidRPr="00552304">
        <w:t>in den Anlagenteil</w:t>
      </w:r>
      <w:r>
        <w:t xml:space="preserve"> </w:t>
      </w:r>
      <w:r w:rsidRPr="00552304">
        <w:t>einzufügen</w:t>
      </w:r>
      <w:r>
        <w:t>.</w:t>
      </w:r>
    </w:p>
    <w:p w:rsidR="006830C0" w:rsidRDefault="006830C0" w:rsidP="006830C0">
      <w:pPr>
        <w:pStyle w:val="Abbildung"/>
      </w:pPr>
      <w:r>
        <w:rPr>
          <w:noProof/>
        </w:rPr>
        <w:drawing>
          <wp:inline distT="0" distB="0" distL="0" distR="0" wp14:anchorId="7D63D2A8" wp14:editId="79957788">
            <wp:extent cx="2516987" cy="1264920"/>
            <wp:effectExtent l="0" t="0" r="0" b="0"/>
            <wp:docPr id="6" name="Bild 11" descr="TUC deutsch 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UC deutsch CMY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4601" cy="1349155"/>
                    </a:xfrm>
                    <a:prstGeom prst="rect">
                      <a:avLst/>
                    </a:prstGeom>
                    <a:noFill/>
                    <a:ln w="9525">
                      <a:noFill/>
                      <a:miter lim="800000"/>
                      <a:headEnd/>
                      <a:tailEnd/>
                    </a:ln>
                  </pic:spPr>
                </pic:pic>
              </a:graphicData>
            </a:graphic>
          </wp:inline>
        </w:drawing>
      </w:r>
    </w:p>
    <w:p w:rsidR="006830C0" w:rsidRDefault="006830C0" w:rsidP="003869C6">
      <w:pPr>
        <w:pStyle w:val="Beschriftung"/>
      </w:pPr>
      <w:bookmarkStart w:id="45" w:name="_Ref406607054"/>
      <w:bookmarkStart w:id="46" w:name="_Toc104561312"/>
      <w:r>
        <w:t xml:space="preserve">Abbildung </w:t>
      </w:r>
      <w:r w:rsidR="00CD647D">
        <w:rPr>
          <w:noProof/>
        </w:rPr>
        <w:fldChar w:fldCharType="begin"/>
      </w:r>
      <w:r w:rsidR="00CD647D">
        <w:rPr>
          <w:noProof/>
        </w:rPr>
        <w:instrText xml:space="preserve"> SEQ Abbildung \* ARABIC </w:instrText>
      </w:r>
      <w:r w:rsidR="00CD647D">
        <w:rPr>
          <w:noProof/>
        </w:rPr>
        <w:fldChar w:fldCharType="separate"/>
      </w:r>
      <w:r>
        <w:rPr>
          <w:noProof/>
        </w:rPr>
        <w:t>1</w:t>
      </w:r>
      <w:r w:rsidR="00CD647D">
        <w:rPr>
          <w:noProof/>
        </w:rPr>
        <w:fldChar w:fldCharType="end"/>
      </w:r>
      <w:bookmarkEnd w:id="45"/>
      <w:r>
        <w:t>:</w:t>
      </w:r>
      <w:r>
        <w:tab/>
        <w:t>Logo der TU Chemnitz</w:t>
      </w:r>
      <w:bookmarkEnd w:id="46"/>
    </w:p>
    <w:p w:rsidR="006830C0" w:rsidRDefault="006830C0" w:rsidP="003869C6">
      <w:pPr>
        <w:pStyle w:val="BeschriftungQuelle"/>
      </w:pPr>
      <w:r>
        <w:t xml:space="preserve">Quelle: </w:t>
      </w:r>
      <w:r>
        <w:tab/>
        <w:t>TU Chemnitz (2014)</w:t>
      </w:r>
    </w:p>
    <w:p w:rsidR="00EE253F" w:rsidRDefault="00EE253F" w:rsidP="00CD647D">
      <w:pPr>
        <w:pStyle w:val="Text"/>
      </w:pPr>
    </w:p>
    <w:p w:rsidR="00CD647D" w:rsidRDefault="006830C0" w:rsidP="00CD647D">
      <w:pPr>
        <w:pStyle w:val="Text"/>
      </w:pPr>
      <w:r>
        <w:t xml:space="preserve">Beschriftungen werden über einen Rechtsklick auf die Abbildung </w:t>
      </w:r>
      <w:r w:rsidRPr="00DA12EF">
        <w:t>»</w:t>
      </w:r>
      <w:r>
        <w:t>Beschriftung einfügen</w:t>
      </w:r>
      <w:r w:rsidRPr="00DA12EF">
        <w:t>«</w:t>
      </w:r>
      <w:r>
        <w:t xml:space="preserve"> erstellt. Nach dem Drücken von Enter nach der Beschriftung wird automatisch die nächste Zeile als Quelle formatiert. </w:t>
      </w:r>
      <w:r w:rsidR="00CD647D">
        <w:t>Abbildungen erhalten die Formatvorlage „Abbildung“, die Beschriftung die Formatvorlage „Beschriftung“ und die Quellenangabe die „</w:t>
      </w:r>
      <w:r w:rsidR="00CD647D" w:rsidRPr="00EB1FAC">
        <w:t>Beschriftung Quelle</w:t>
      </w:r>
      <w:r w:rsidR="00CD647D">
        <w:t xml:space="preserve">“ (siehe </w:t>
      </w:r>
      <w:r w:rsidR="00CD647D">
        <w:fldChar w:fldCharType="begin"/>
      </w:r>
      <w:r w:rsidR="00CD647D">
        <w:instrText xml:space="preserve"> REF _Ref406607054 \h </w:instrText>
      </w:r>
      <w:r w:rsidR="00CD647D">
        <w:fldChar w:fldCharType="separate"/>
      </w:r>
      <w:r w:rsidR="00CD647D">
        <w:t xml:space="preserve">Abbildung </w:t>
      </w:r>
      <w:r w:rsidR="00CD647D">
        <w:rPr>
          <w:noProof/>
        </w:rPr>
        <w:t>1</w:t>
      </w:r>
      <w:r w:rsidR="00CD647D">
        <w:fldChar w:fldCharType="end"/>
      </w:r>
      <w:r w:rsidR="00CD647D">
        <w:t xml:space="preserve">). </w:t>
      </w:r>
    </w:p>
    <w:p w:rsidR="00CD647D" w:rsidRDefault="006830C0" w:rsidP="00CD647D">
      <w:pPr>
        <w:pStyle w:val="Text"/>
      </w:pPr>
      <w:r>
        <w:t>Zwischen den Bezeichnungen und dem Namen sollen je ein Tabulator eingefügt werden.</w:t>
      </w:r>
      <w:r w:rsidR="00CD647D" w:rsidRPr="00CD647D">
        <w:rPr>
          <w:rStyle w:val="Hervorhebung"/>
        </w:rPr>
        <w:t xml:space="preserve"> </w:t>
      </w:r>
      <w:r w:rsidR="00CD647D">
        <w:rPr>
          <w:rStyle w:val="Hervorhebung"/>
        </w:rPr>
        <w:tab/>
      </w:r>
      <w:r w:rsidR="00CD647D">
        <w:rPr>
          <w:rStyle w:val="Hervorhebung"/>
        </w:rPr>
        <w:br/>
      </w:r>
      <w:r w:rsidR="00CD647D" w:rsidRPr="00970B5B">
        <w:rPr>
          <w:rStyle w:val="Hervorhebung"/>
        </w:rPr>
        <w:t>Beachte</w:t>
      </w:r>
      <w:r w:rsidR="00CD647D">
        <w:t>: Beschriftung und Quellenangaben sind linksbündig.</w:t>
      </w:r>
    </w:p>
    <w:p w:rsidR="00EE253F" w:rsidRDefault="00EE253F" w:rsidP="007932FD">
      <w:pPr>
        <w:pStyle w:val="Text"/>
      </w:pPr>
    </w:p>
    <w:p w:rsidR="007932FD" w:rsidRDefault="007932FD" w:rsidP="007932FD">
      <w:pPr>
        <w:pStyle w:val="Text"/>
      </w:pPr>
      <w:r>
        <w:lastRenderedPageBreak/>
        <w:t>Die Beschriftung und Quellenangabe sind unterhalb der Abbildung und auf derselben Seite.</w:t>
      </w:r>
      <w:r>
        <w:br/>
        <w:t xml:space="preserve">Bei Quellenangaben wird entweder auf die genutzte Quelle (siehe </w:t>
      </w:r>
      <w:r>
        <w:fldChar w:fldCharType="begin"/>
      </w:r>
      <w:r>
        <w:instrText xml:space="preserve"> REF _Ref409778465 \n \h </w:instrText>
      </w:r>
      <w:r>
        <w:fldChar w:fldCharType="separate"/>
      </w:r>
      <w:r>
        <w:t>1.7.3</w:t>
      </w:r>
      <w:r>
        <w:fldChar w:fldCharType="end"/>
      </w:r>
      <w:r>
        <w:t xml:space="preserve">) verwiesen oder, bei eigens erstellten Abbildungen, „Eigene Darstellung“ (siehe </w:t>
      </w:r>
      <w:r>
        <w:fldChar w:fldCharType="begin"/>
      </w:r>
      <w:r>
        <w:instrText xml:space="preserve"> REF _Ref532458876 \h </w:instrText>
      </w:r>
      <w:r>
        <w:fldChar w:fldCharType="separate"/>
      </w:r>
      <w:r w:rsidR="00EF4B34" w:rsidRPr="00D17726">
        <w:t>Abbildung 2</w:t>
      </w:r>
      <w:r>
        <w:fldChar w:fldCharType="end"/>
      </w:r>
      <w:r>
        <w:t>) angegeben.</w:t>
      </w:r>
    </w:p>
    <w:p w:rsidR="006830C0" w:rsidRDefault="00EF4B34" w:rsidP="00CD647D">
      <w:pPr>
        <w:pStyle w:val="Abbildung"/>
      </w:pPr>
      <w:r>
        <w:rPr>
          <w:noProof/>
        </w:rPr>
        <w:drawing>
          <wp:inline distT="0" distB="0" distL="0" distR="0" wp14:anchorId="4553A7D3" wp14:editId="71B1DF52">
            <wp:extent cx="3834000" cy="1047600"/>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34000" cy="1047600"/>
                    </a:xfrm>
                    <a:prstGeom prst="rect">
                      <a:avLst/>
                    </a:prstGeom>
                  </pic:spPr>
                </pic:pic>
              </a:graphicData>
            </a:graphic>
          </wp:inline>
        </w:drawing>
      </w:r>
    </w:p>
    <w:p w:rsidR="006830C0" w:rsidRPr="00D17726" w:rsidRDefault="006830C0" w:rsidP="003869C6">
      <w:pPr>
        <w:pStyle w:val="Beschriftung"/>
      </w:pPr>
      <w:bookmarkStart w:id="47" w:name="_Ref532458876"/>
      <w:bookmarkStart w:id="48" w:name="_Toc104561313"/>
      <w:r w:rsidRPr="00D17726">
        <w:t xml:space="preserve">Abbildung </w:t>
      </w:r>
      <w:r w:rsidR="00BE5579">
        <w:fldChar w:fldCharType="begin"/>
      </w:r>
      <w:r w:rsidR="00BE5579">
        <w:instrText xml:space="preserve"> SEQ Abbildung \* ARABIC </w:instrText>
      </w:r>
      <w:r w:rsidR="00BE5579">
        <w:fldChar w:fldCharType="separate"/>
      </w:r>
      <w:r w:rsidRPr="00D17726">
        <w:t>2</w:t>
      </w:r>
      <w:r w:rsidR="00BE5579">
        <w:fldChar w:fldCharType="end"/>
      </w:r>
      <w:bookmarkEnd w:id="47"/>
      <w:r w:rsidRPr="00D17726">
        <w:t>:</w:t>
      </w:r>
      <w:r w:rsidRPr="00D17726">
        <w:tab/>
      </w:r>
      <w:r w:rsidR="00EF4B34">
        <w:t xml:space="preserve">Einfügen von Elementen </w:t>
      </w:r>
      <w:r w:rsidR="00EF4B34" w:rsidRPr="003869C6">
        <w:t>in Microsoft Word 20</w:t>
      </w:r>
      <w:r w:rsidR="00EF4B34">
        <w:t>19</w:t>
      </w:r>
      <w:bookmarkEnd w:id="48"/>
    </w:p>
    <w:p w:rsidR="006830C0" w:rsidRPr="00200851" w:rsidRDefault="006830C0" w:rsidP="003869C6">
      <w:pPr>
        <w:pStyle w:val="BeschriftungQuelle"/>
      </w:pPr>
      <w:r w:rsidRPr="00200851">
        <w:t>Quelle:</w:t>
      </w:r>
      <w:r w:rsidRPr="00200851">
        <w:tab/>
        <w:t>Eigene Darstellung</w:t>
      </w:r>
      <w:r w:rsidR="00EF4B34">
        <w:t xml:space="preserve"> (BS-Print)</w:t>
      </w:r>
    </w:p>
    <w:p w:rsidR="00CD647D" w:rsidRDefault="00CD647D" w:rsidP="006830C0">
      <w:pPr>
        <w:pStyle w:val="Text"/>
      </w:pPr>
    </w:p>
    <w:p w:rsidR="006830C0" w:rsidRDefault="006830C0" w:rsidP="006830C0">
      <w:pPr>
        <w:pStyle w:val="Text"/>
      </w:pPr>
      <w:r>
        <w:t xml:space="preserve">Für </w:t>
      </w:r>
      <w:r w:rsidRPr="00EE253F">
        <w:rPr>
          <w:rStyle w:val="Textfett"/>
        </w:rPr>
        <w:t>Tabellen</w:t>
      </w:r>
      <w:r>
        <w:t xml:space="preserve"> erfolgt das Erstellen der Beschriftungen und Quellenangaben wie bei Abbildungen.</w:t>
      </w:r>
    </w:p>
    <w:p w:rsidR="006830C0" w:rsidRDefault="006830C0" w:rsidP="006830C0">
      <w:pPr>
        <w:pStyle w:val="Text"/>
      </w:pPr>
      <w:r>
        <w:t>Die Überschrift erhält die Formatvorlage „Beschriftung“ und die Quellenangabe die Formatvorlage „</w:t>
      </w:r>
      <w:r w:rsidRPr="00EB1FAC">
        <w:t>Beschriftung Quelle</w:t>
      </w:r>
      <w:r>
        <w:t>“. Sie sind oberhalb und auf der</w:t>
      </w:r>
      <w:r w:rsidR="00D17726">
        <w:t>selben</w:t>
      </w:r>
      <w:r>
        <w:t xml:space="preserve"> Seite wie die Tabelle anzuordnen. </w:t>
      </w:r>
      <w:r w:rsidR="003537B2">
        <w:br/>
      </w:r>
      <w:r w:rsidRPr="00AA1878">
        <w:rPr>
          <w:rStyle w:val="Hervorhebung"/>
        </w:rPr>
        <w:t>Beachte</w:t>
      </w:r>
      <w:r>
        <w:t>: Überschrift und Quellenangabe sind linksbündig.</w:t>
      </w:r>
    </w:p>
    <w:p w:rsidR="006830C0" w:rsidRPr="00FA7953" w:rsidRDefault="006830C0" w:rsidP="003869C6">
      <w:pPr>
        <w:pStyle w:val="Beschriftung"/>
      </w:pPr>
      <w:bookmarkStart w:id="49" w:name="_Ref406607071"/>
      <w:bookmarkStart w:id="50" w:name="_Toc34321059"/>
      <w:r w:rsidRPr="00FA7953">
        <w:t xml:space="preserve">Tabelle </w:t>
      </w:r>
      <w:r w:rsidR="00CD647D">
        <w:rPr>
          <w:noProof/>
        </w:rPr>
        <w:fldChar w:fldCharType="begin"/>
      </w:r>
      <w:r w:rsidR="00CD647D">
        <w:rPr>
          <w:noProof/>
        </w:rPr>
        <w:instrText xml:space="preserve"> SEQ Tabelle \* ARABIC </w:instrText>
      </w:r>
      <w:r w:rsidR="00CD647D">
        <w:rPr>
          <w:noProof/>
        </w:rPr>
        <w:fldChar w:fldCharType="separate"/>
      </w:r>
      <w:r>
        <w:rPr>
          <w:noProof/>
        </w:rPr>
        <w:t>1</w:t>
      </w:r>
      <w:r w:rsidR="00CD647D">
        <w:rPr>
          <w:noProof/>
        </w:rPr>
        <w:fldChar w:fldCharType="end"/>
      </w:r>
      <w:bookmarkEnd w:id="49"/>
      <w:r>
        <w:t>:</w:t>
      </w:r>
      <w:r>
        <w:tab/>
      </w:r>
      <w:r w:rsidRPr="00D15E49">
        <w:t>Tabellen</w:t>
      </w:r>
      <w:r w:rsidR="00B26D16">
        <w:t>formate</w:t>
      </w:r>
      <w:bookmarkEnd w:id="50"/>
    </w:p>
    <w:p w:rsidR="006830C0" w:rsidRPr="004A24C2" w:rsidRDefault="006830C0" w:rsidP="003869C6">
      <w:pPr>
        <w:pStyle w:val="BeschriftungQuelle"/>
      </w:pPr>
      <w:r>
        <w:t>Quelle:</w:t>
      </w:r>
      <w:r>
        <w:tab/>
        <w:t>Eigene Darstellung</w:t>
      </w:r>
    </w:p>
    <w:tbl>
      <w:tblPr>
        <w:tblStyle w:val="Tabellenraster"/>
        <w:tblW w:w="9344" w:type="dxa"/>
        <w:tblBorders>
          <w:left w:val="none" w:sz="0" w:space="0" w:color="auto"/>
          <w:right w:val="none" w:sz="0" w:space="0" w:color="auto"/>
          <w:insideV w:val="none" w:sz="0" w:space="0" w:color="auto"/>
        </w:tblBorders>
        <w:tblCellMar>
          <w:top w:w="85" w:type="dxa"/>
          <w:left w:w="85" w:type="dxa"/>
          <w:bottom w:w="85" w:type="dxa"/>
          <w:right w:w="85" w:type="dxa"/>
        </w:tblCellMar>
        <w:tblLook w:val="04A0" w:firstRow="1" w:lastRow="0" w:firstColumn="1" w:lastColumn="0" w:noHBand="0" w:noVBand="1"/>
      </w:tblPr>
      <w:tblGrid>
        <w:gridCol w:w="3114"/>
        <w:gridCol w:w="3115"/>
        <w:gridCol w:w="3115"/>
      </w:tblGrid>
      <w:tr w:rsidR="006830C0" w:rsidRPr="00D15E49" w:rsidTr="003869C6">
        <w:trPr>
          <w:cnfStyle w:val="100000000000" w:firstRow="1" w:lastRow="0" w:firstColumn="0" w:lastColumn="0" w:oddVBand="0" w:evenVBand="0" w:oddHBand="0" w:evenHBand="0" w:firstRowFirstColumn="0" w:firstRowLastColumn="0" w:lastRowFirstColumn="0" w:lastRowLastColumn="0"/>
          <w:trHeight w:val="283"/>
        </w:trPr>
        <w:tc>
          <w:tcPr>
            <w:tcW w:w="3114" w:type="dxa"/>
            <w:tcBorders>
              <w:top w:val="single" w:sz="8" w:space="0" w:color="auto"/>
              <w:bottom w:val="single" w:sz="8" w:space="0" w:color="auto"/>
            </w:tcBorders>
            <w:vAlign w:val="center"/>
          </w:tcPr>
          <w:p w:rsidR="00FE5BCE" w:rsidRPr="00FE5BCE" w:rsidRDefault="00B26D16" w:rsidP="00FE5BCE">
            <w:pPr>
              <w:pStyle w:val="Tabelleberschrift"/>
            </w:pPr>
            <w:r w:rsidRPr="00FE5BCE">
              <w:t xml:space="preserve">Tabelle </w:t>
            </w:r>
            <w:r w:rsidR="006830C0" w:rsidRPr="00FE5BCE">
              <w:t>Überschrift</w:t>
            </w:r>
            <w:r w:rsidR="003869C6">
              <w:t xml:space="preserve"> 1</w:t>
            </w:r>
          </w:p>
        </w:tc>
        <w:tc>
          <w:tcPr>
            <w:tcW w:w="3115" w:type="dxa"/>
            <w:tcBorders>
              <w:top w:val="single" w:sz="8" w:space="0" w:color="auto"/>
              <w:bottom w:val="single" w:sz="8" w:space="0" w:color="auto"/>
            </w:tcBorders>
            <w:vAlign w:val="center"/>
          </w:tcPr>
          <w:p w:rsidR="006830C0" w:rsidRPr="00D15E49" w:rsidRDefault="00B26D16" w:rsidP="00FE5BCE">
            <w:pPr>
              <w:pStyle w:val="Tabelleberschrift"/>
            </w:pPr>
            <w:r>
              <w:t xml:space="preserve">Tabelle </w:t>
            </w:r>
            <w:r w:rsidR="006830C0" w:rsidRPr="00D15E49">
              <w:t>Überschrift</w:t>
            </w:r>
            <w:r w:rsidR="003869C6">
              <w:t xml:space="preserve"> 2</w:t>
            </w:r>
          </w:p>
        </w:tc>
        <w:tc>
          <w:tcPr>
            <w:tcW w:w="3115" w:type="dxa"/>
            <w:tcBorders>
              <w:top w:val="single" w:sz="8" w:space="0" w:color="auto"/>
              <w:bottom w:val="single" w:sz="8" w:space="0" w:color="auto"/>
            </w:tcBorders>
            <w:vAlign w:val="center"/>
          </w:tcPr>
          <w:p w:rsidR="006830C0" w:rsidRPr="00D15E49" w:rsidRDefault="00B26D16" w:rsidP="00FE5BCE">
            <w:pPr>
              <w:pStyle w:val="Tabelleberschrift"/>
            </w:pPr>
            <w:r>
              <w:t xml:space="preserve">Tabelle </w:t>
            </w:r>
            <w:r w:rsidR="006830C0" w:rsidRPr="00D15E49">
              <w:t>Überschrift</w:t>
            </w:r>
            <w:r w:rsidR="003869C6">
              <w:t xml:space="preserve"> 3</w:t>
            </w:r>
          </w:p>
        </w:tc>
      </w:tr>
      <w:tr w:rsidR="006830C0" w:rsidRPr="00B26D16" w:rsidTr="003869C6">
        <w:trPr>
          <w:trHeight w:val="283"/>
        </w:trPr>
        <w:tc>
          <w:tcPr>
            <w:tcW w:w="3114" w:type="dxa"/>
            <w:tcBorders>
              <w:top w:val="single" w:sz="8" w:space="0" w:color="auto"/>
              <w:bottom w:val="single" w:sz="4" w:space="0" w:color="auto"/>
            </w:tcBorders>
            <w:vAlign w:val="center"/>
          </w:tcPr>
          <w:p w:rsidR="00FE5BCE" w:rsidRPr="00B26D16" w:rsidRDefault="00B26D16" w:rsidP="00FE5BCE">
            <w:pPr>
              <w:pStyle w:val="TabelleZelle"/>
            </w:pPr>
            <w:r>
              <w:t xml:space="preserve">Tabelle </w:t>
            </w:r>
            <w:r w:rsidRPr="00FE5BCE">
              <w:t>Zelle</w:t>
            </w:r>
            <w:r w:rsidR="003869C6">
              <w:t xml:space="preserve"> 1.1</w:t>
            </w:r>
          </w:p>
        </w:tc>
        <w:tc>
          <w:tcPr>
            <w:tcW w:w="3115" w:type="dxa"/>
            <w:tcBorders>
              <w:top w:val="single" w:sz="8" w:space="0" w:color="auto"/>
              <w:bottom w:val="single" w:sz="4" w:space="0" w:color="auto"/>
            </w:tcBorders>
            <w:vAlign w:val="center"/>
          </w:tcPr>
          <w:p w:rsidR="006830C0" w:rsidRPr="00B26D16" w:rsidRDefault="00B26D16" w:rsidP="003869C6">
            <w:pPr>
              <w:pStyle w:val="TabelleZelle"/>
            </w:pPr>
            <w:r>
              <w:t>Tabelle Zelle</w:t>
            </w:r>
            <w:r w:rsidR="003869C6">
              <w:t xml:space="preserve"> 2.1</w:t>
            </w:r>
          </w:p>
        </w:tc>
        <w:tc>
          <w:tcPr>
            <w:tcW w:w="3115" w:type="dxa"/>
            <w:tcBorders>
              <w:top w:val="single" w:sz="8" w:space="0" w:color="auto"/>
              <w:bottom w:val="single" w:sz="4" w:space="0" w:color="auto"/>
            </w:tcBorders>
            <w:vAlign w:val="center"/>
          </w:tcPr>
          <w:p w:rsidR="006830C0" w:rsidRPr="00B26D16" w:rsidRDefault="00B26D16" w:rsidP="00FE5BCE">
            <w:pPr>
              <w:pStyle w:val="TabelleZelle"/>
            </w:pPr>
            <w:r>
              <w:t>Tabelle Zelle</w:t>
            </w:r>
            <w:r w:rsidR="003869C6">
              <w:t xml:space="preserve"> 3.1</w:t>
            </w:r>
          </w:p>
        </w:tc>
      </w:tr>
      <w:tr w:rsidR="00FE5BCE" w:rsidTr="003869C6">
        <w:trPr>
          <w:trHeight w:val="283"/>
        </w:trPr>
        <w:tc>
          <w:tcPr>
            <w:tcW w:w="3114" w:type="dxa"/>
            <w:tcBorders>
              <w:top w:val="single" w:sz="4" w:space="0" w:color="auto"/>
              <w:bottom w:val="single" w:sz="8" w:space="0" w:color="auto"/>
            </w:tcBorders>
            <w:vAlign w:val="center"/>
          </w:tcPr>
          <w:p w:rsidR="00FE5BCE" w:rsidRDefault="00FE5BCE" w:rsidP="003869C6">
            <w:pPr>
              <w:pStyle w:val="TabelleZelle"/>
            </w:pPr>
            <w:r>
              <w:t>Tabelle Zelle</w:t>
            </w:r>
            <w:r w:rsidR="003869C6">
              <w:t xml:space="preserve"> 1.2</w:t>
            </w:r>
          </w:p>
        </w:tc>
        <w:tc>
          <w:tcPr>
            <w:tcW w:w="3115" w:type="dxa"/>
            <w:tcBorders>
              <w:top w:val="single" w:sz="4" w:space="0" w:color="auto"/>
              <w:bottom w:val="single" w:sz="8" w:space="0" w:color="auto"/>
            </w:tcBorders>
            <w:vAlign w:val="center"/>
          </w:tcPr>
          <w:p w:rsidR="00FE5BCE" w:rsidRDefault="00FE5BCE" w:rsidP="00FE5BCE">
            <w:pPr>
              <w:pStyle w:val="TabelleZelle"/>
            </w:pPr>
            <w:r>
              <w:t>Tabelle Zelle</w:t>
            </w:r>
            <w:r w:rsidR="003869C6">
              <w:t xml:space="preserve"> 2.2</w:t>
            </w:r>
          </w:p>
        </w:tc>
        <w:tc>
          <w:tcPr>
            <w:tcW w:w="3115" w:type="dxa"/>
            <w:tcBorders>
              <w:top w:val="single" w:sz="4" w:space="0" w:color="auto"/>
              <w:bottom w:val="single" w:sz="8" w:space="0" w:color="auto"/>
            </w:tcBorders>
            <w:vAlign w:val="center"/>
          </w:tcPr>
          <w:p w:rsidR="00FE5BCE" w:rsidRDefault="00FE5BCE" w:rsidP="00FE5BCE">
            <w:pPr>
              <w:pStyle w:val="TabelleZelle"/>
            </w:pPr>
            <w:r>
              <w:t>Tabelle Zelle</w:t>
            </w:r>
            <w:r w:rsidR="003869C6">
              <w:t xml:space="preserve"> 3.2</w:t>
            </w:r>
          </w:p>
        </w:tc>
      </w:tr>
    </w:tbl>
    <w:p w:rsidR="006830C0" w:rsidRDefault="006830C0" w:rsidP="006830C0">
      <w:pPr>
        <w:pStyle w:val="Text"/>
      </w:pPr>
    </w:p>
    <w:p w:rsidR="006830C0" w:rsidRDefault="006830C0" w:rsidP="006830C0">
      <w:pPr>
        <w:pStyle w:val="Text"/>
      </w:pPr>
      <w:r>
        <w:t xml:space="preserve">Für die Gestaltung von Tabellen werden ebenfalls die Gestaltungsrichtlinien des APA-Stils nahegelegt. (siehe </w:t>
      </w:r>
      <w:r>
        <w:fldChar w:fldCharType="begin"/>
      </w:r>
      <w:r>
        <w:instrText xml:space="preserve"> REF _Ref406607071 \h </w:instrText>
      </w:r>
      <w:r>
        <w:fldChar w:fldCharType="separate"/>
      </w:r>
      <w:r w:rsidRPr="00FA7953">
        <w:t xml:space="preserve">Tabelle </w:t>
      </w:r>
      <w:r>
        <w:rPr>
          <w:noProof/>
        </w:rPr>
        <w:t>1</w:t>
      </w:r>
      <w:r>
        <w:fldChar w:fldCharType="end"/>
      </w:r>
      <w:r>
        <w:t>). Dementsprechend wird auf vertikale Linien verzichtet. Horizontale Trennlinien werden nach der Überschrift und am Ende/Anfang der Tabelle empfohlen (Stärke 1Pt.) sowie bei gedanklichen oder sinnhaften Abgrenzungen (</w:t>
      </w:r>
      <w:r w:rsidR="003869C6">
        <w:t>Stärke 1/2Pt.).</w:t>
      </w:r>
    </w:p>
    <w:p w:rsidR="006830C0" w:rsidRDefault="006830C0" w:rsidP="006830C0">
      <w:pPr>
        <w:pStyle w:val="Text"/>
      </w:pPr>
      <w:r>
        <w:t>Für die Überschriftzeile in der Tabelle sind die Formatvorlagen „</w:t>
      </w:r>
      <w:r w:rsidRPr="00504C20">
        <w:t>Tabelle Überschrift</w:t>
      </w:r>
      <w:r>
        <w:t>“ und „</w:t>
      </w:r>
      <w:r w:rsidRPr="00504C20">
        <w:t>Tabelle Überschrift</w:t>
      </w:r>
      <w:r>
        <w:t xml:space="preserve"> klein“ und für die Zellen „</w:t>
      </w:r>
      <w:r w:rsidRPr="00504C20">
        <w:t>Tabelle Zelle</w:t>
      </w:r>
      <w:r>
        <w:t>“ und „</w:t>
      </w:r>
      <w:r w:rsidRPr="00504C20">
        <w:t>Tabelle Zelle</w:t>
      </w:r>
      <w:r>
        <w:t xml:space="preserve"> klein“ vorhanden. Diese Formatvorlagen sind nicht verpflichtend und können auch angepasst werden.</w:t>
      </w:r>
    </w:p>
    <w:p w:rsidR="003869C6" w:rsidRDefault="003869C6" w:rsidP="006830C0">
      <w:pPr>
        <w:pStyle w:val="Text"/>
      </w:pPr>
    </w:p>
    <w:p w:rsidR="006830C0" w:rsidRDefault="006830C0" w:rsidP="006830C0">
      <w:pPr>
        <w:pStyle w:val="Text"/>
      </w:pPr>
      <w:r>
        <w:t xml:space="preserve">Bei </w:t>
      </w:r>
      <w:r w:rsidRPr="00EE253F">
        <w:rPr>
          <w:rStyle w:val="Textfett"/>
        </w:rPr>
        <w:t>Formeln</w:t>
      </w:r>
      <w:r>
        <w:t xml:space="preserve"> ist die fortlaufende Nummerierung in runden Klammern einzuschließen. </w:t>
      </w:r>
      <w:r>
        <w:br/>
      </w:r>
      <w:r w:rsidRPr="00DA12EF">
        <w:rPr>
          <w:rStyle w:val="Hervorhebung"/>
        </w:rPr>
        <w:t>Tipp:</w:t>
      </w:r>
      <w:r>
        <w:t xml:space="preserve"> Hierfür kann eine transparente, nicht beschriftete Tabelle verwendet werden, um die Formel und die Nummerierung in einer Zeile zu trenn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7076"/>
      </w:tblGrid>
      <w:tr w:rsidR="006830C0" w:rsidTr="006E4332">
        <w:trPr>
          <w:cnfStyle w:val="100000000000" w:firstRow="1" w:lastRow="0" w:firstColumn="0" w:lastColumn="0" w:oddVBand="0" w:evenVBand="0" w:oddHBand="0" w:evenHBand="0" w:firstRowFirstColumn="0" w:firstRowLastColumn="0" w:lastRowFirstColumn="0" w:lastRowLastColumn="0"/>
          <w:trHeight w:val="349"/>
        </w:trPr>
        <w:tc>
          <w:tcPr>
            <w:tcW w:w="2268" w:type="dxa"/>
            <w:vAlign w:val="center"/>
          </w:tcPr>
          <w:p w:rsidR="006830C0" w:rsidRPr="00DA12EF" w:rsidRDefault="006830C0" w:rsidP="006E4332">
            <w:pPr>
              <w:pStyle w:val="Text"/>
            </w:pPr>
            <w:r w:rsidRPr="00DA12EF">
              <w:rPr>
                <w:noProof/>
              </w:rPr>
              <w:drawing>
                <wp:inline distT="0" distB="0" distL="0" distR="0" wp14:anchorId="2E3E8D9F" wp14:editId="30CBEB9F">
                  <wp:extent cx="723900" cy="2286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3900" cy="228600"/>
                          </a:xfrm>
                          <a:prstGeom prst="rect">
                            <a:avLst/>
                          </a:prstGeom>
                          <a:noFill/>
                        </pic:spPr>
                      </pic:pic>
                    </a:graphicData>
                  </a:graphic>
                </wp:inline>
              </w:drawing>
            </w:r>
          </w:p>
        </w:tc>
        <w:tc>
          <w:tcPr>
            <w:tcW w:w="7076" w:type="dxa"/>
            <w:vAlign w:val="center"/>
          </w:tcPr>
          <w:p w:rsidR="006830C0" w:rsidRPr="00DA12EF" w:rsidRDefault="006830C0" w:rsidP="006E4332">
            <w:pPr>
              <w:pStyle w:val="Text"/>
            </w:pPr>
            <w:r w:rsidRPr="00DA12EF">
              <w:t>(1)</w:t>
            </w:r>
          </w:p>
        </w:tc>
      </w:tr>
    </w:tbl>
    <w:p w:rsidR="006830C0" w:rsidRDefault="006830C0" w:rsidP="006830C0">
      <w:pPr>
        <w:pStyle w:val="Text"/>
      </w:pPr>
    </w:p>
    <w:p w:rsidR="006830C0" w:rsidRDefault="006830C0" w:rsidP="006830C0">
      <w:pPr>
        <w:pStyle w:val="berschrift3Nummeriert"/>
      </w:pPr>
      <w:bookmarkStart w:id="51" w:name="_Toc82179776"/>
      <w:r>
        <w:lastRenderedPageBreak/>
        <w:t>Fußnoten</w:t>
      </w:r>
      <w:bookmarkEnd w:id="51"/>
    </w:p>
    <w:p w:rsidR="006830C0" w:rsidRDefault="006830C0" w:rsidP="006830C0">
      <w:pPr>
        <w:pStyle w:val="Text"/>
      </w:pPr>
      <w:r>
        <w:t>Eine Fußnote</w:t>
      </w:r>
      <w:r>
        <w:rPr>
          <w:rStyle w:val="Funotenzeichen"/>
        </w:rPr>
        <w:footnoteReference w:id="2"/>
      </w:r>
      <w:r>
        <w:t xml:space="preserve"> </w:t>
      </w:r>
      <w:r w:rsidR="003E3ECF">
        <w:t xml:space="preserve">wird </w:t>
      </w:r>
      <w:r>
        <w:t xml:space="preserve">über </w:t>
      </w:r>
      <w:r w:rsidR="003E3ECF">
        <w:t>Referenzen</w:t>
      </w:r>
      <w:r>
        <w:t xml:space="preserve"> / „Fußnote einfügen“ erstellt und automatisch formatiert.</w:t>
      </w:r>
    </w:p>
    <w:p w:rsidR="006830C0" w:rsidRDefault="003E3ECF" w:rsidP="006830C0">
      <w:pPr>
        <w:pStyle w:val="Abbildung"/>
      </w:pPr>
      <w:r>
        <w:rPr>
          <w:noProof/>
        </w:rPr>
        <w:drawing>
          <wp:inline distT="0" distB="0" distL="0" distR="0" wp14:anchorId="11E663CF" wp14:editId="7B1C5CF4">
            <wp:extent cx="3718800" cy="10188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8800" cy="1018800"/>
                    </a:xfrm>
                    <a:prstGeom prst="rect">
                      <a:avLst/>
                    </a:prstGeom>
                  </pic:spPr>
                </pic:pic>
              </a:graphicData>
            </a:graphic>
          </wp:inline>
        </w:drawing>
      </w:r>
    </w:p>
    <w:p w:rsidR="006830C0" w:rsidRPr="003869C6" w:rsidRDefault="006830C0" w:rsidP="003869C6">
      <w:pPr>
        <w:pStyle w:val="Beschriftung"/>
      </w:pPr>
      <w:bookmarkStart w:id="52" w:name="_Toc104561314"/>
      <w:r w:rsidRPr="003869C6">
        <w:t xml:space="preserve">Abbildung </w:t>
      </w:r>
      <w:r w:rsidR="00BE5579">
        <w:fldChar w:fldCharType="begin"/>
      </w:r>
      <w:r w:rsidR="00BE5579">
        <w:instrText xml:space="preserve"> SEQ Abbildung \* ARABIC </w:instrText>
      </w:r>
      <w:r w:rsidR="00BE5579">
        <w:fldChar w:fldCharType="separate"/>
      </w:r>
      <w:r w:rsidRPr="003869C6">
        <w:t>3</w:t>
      </w:r>
      <w:r w:rsidR="00BE5579">
        <w:fldChar w:fldCharType="end"/>
      </w:r>
      <w:r w:rsidRPr="003869C6">
        <w:t>:</w:t>
      </w:r>
      <w:r w:rsidRPr="003869C6">
        <w:tab/>
        <w:t xml:space="preserve">Erstellen </w:t>
      </w:r>
      <w:r w:rsidR="00EF4B34">
        <w:t>von Referenzen</w:t>
      </w:r>
      <w:r w:rsidRPr="003869C6">
        <w:t xml:space="preserve"> in Microsoft Word 20</w:t>
      </w:r>
      <w:r w:rsidR="003E3ECF">
        <w:t>19</w:t>
      </w:r>
      <w:bookmarkEnd w:id="52"/>
    </w:p>
    <w:p w:rsidR="006830C0" w:rsidRDefault="006830C0" w:rsidP="003869C6">
      <w:pPr>
        <w:pStyle w:val="BeschriftungQuelle"/>
      </w:pPr>
      <w:r>
        <w:t>Quelle:</w:t>
      </w:r>
      <w:r>
        <w:tab/>
        <w:t>Eigene Darstellung</w:t>
      </w:r>
      <w:r w:rsidR="003E3ECF">
        <w:t xml:space="preserve"> (BS-Print)</w:t>
      </w:r>
    </w:p>
    <w:p w:rsidR="006830C0" w:rsidRPr="00DA12EF" w:rsidRDefault="006830C0" w:rsidP="006830C0">
      <w:pPr>
        <w:pStyle w:val="Text"/>
      </w:pPr>
    </w:p>
    <w:p w:rsidR="006830C0" w:rsidRDefault="006830C0" w:rsidP="006830C0">
      <w:pPr>
        <w:pStyle w:val="berschrift3Nummeriert"/>
      </w:pPr>
      <w:bookmarkStart w:id="53" w:name="_Toc82179777"/>
      <w:r>
        <w:t>Aufzählungen</w:t>
      </w:r>
      <w:bookmarkEnd w:id="53"/>
    </w:p>
    <w:p w:rsidR="006830C0" w:rsidRPr="00692749" w:rsidRDefault="006830C0" w:rsidP="006830C0">
      <w:r>
        <w:t>Eine Aufzählung wird über die Formatvorlage „Aufzählung“ formatiert:</w:t>
      </w:r>
    </w:p>
    <w:p w:rsidR="006830C0" w:rsidRDefault="006830C0" w:rsidP="006830C0">
      <w:pPr>
        <w:pStyle w:val="Aufzhlung"/>
      </w:pPr>
      <w:r>
        <w:t>Erster Punkt</w:t>
      </w:r>
    </w:p>
    <w:p w:rsidR="006830C0" w:rsidRDefault="006830C0" w:rsidP="006830C0">
      <w:pPr>
        <w:pStyle w:val="Aufzhlung"/>
      </w:pPr>
      <w:r>
        <w:t>Zweiter Punkt</w:t>
      </w:r>
    </w:p>
    <w:p w:rsidR="003869C6" w:rsidRDefault="003869C6" w:rsidP="003869C6">
      <w:pPr>
        <w:pStyle w:val="Aufzhlung"/>
        <w:numPr>
          <w:ilvl w:val="0"/>
          <w:numId w:val="0"/>
        </w:numPr>
        <w:ind w:left="426" w:hanging="426"/>
      </w:pPr>
    </w:p>
    <w:p w:rsidR="006830C0" w:rsidRDefault="006830C0" w:rsidP="006830C0">
      <w:pPr>
        <w:pStyle w:val="berschrift3Nummeriert"/>
      </w:pPr>
      <w:bookmarkStart w:id="54" w:name="_Toc82179778"/>
      <w:bookmarkStart w:id="55" w:name="_Ref406610264"/>
      <w:r>
        <w:t>Hervorheben</w:t>
      </w:r>
      <w:bookmarkEnd w:id="54"/>
    </w:p>
    <w:p w:rsidR="006830C0" w:rsidRDefault="006830C0" w:rsidP="006830C0">
      <w:pPr>
        <w:pStyle w:val="Text"/>
      </w:pPr>
      <w:r>
        <w:t xml:space="preserve">Text kann über die </w:t>
      </w:r>
      <w:r w:rsidRPr="000D05D7">
        <w:t>Formatvorlagen</w:t>
      </w:r>
      <w:r w:rsidR="003869C6">
        <w:t xml:space="preserve"> </w:t>
      </w:r>
      <w:r w:rsidR="003869C6" w:rsidRPr="000D05D7">
        <w:rPr>
          <w:rStyle w:val="Textfett"/>
        </w:rPr>
        <w:t>„Text fett“</w:t>
      </w:r>
      <w:r w:rsidR="003869C6">
        <w:t xml:space="preserve"> und </w:t>
      </w:r>
      <w:r w:rsidRPr="00EB1FAC">
        <w:rPr>
          <w:rStyle w:val="Hervorhebung"/>
        </w:rPr>
        <w:t>„</w:t>
      </w:r>
      <w:r>
        <w:rPr>
          <w:rStyle w:val="Hervorhebung"/>
        </w:rPr>
        <w:t>Text kursiv</w:t>
      </w:r>
      <w:r w:rsidRPr="00EB1FAC">
        <w:rPr>
          <w:rStyle w:val="Hervorhebung"/>
        </w:rPr>
        <w:t>“</w:t>
      </w:r>
      <w:r>
        <w:t xml:space="preserve"> hervorgehoben werden.</w:t>
      </w:r>
    </w:p>
    <w:p w:rsidR="003869C6" w:rsidRPr="00EB1FAC" w:rsidRDefault="003869C6" w:rsidP="006830C0">
      <w:pPr>
        <w:pStyle w:val="Text"/>
      </w:pPr>
    </w:p>
    <w:p w:rsidR="006830C0" w:rsidRDefault="006830C0" w:rsidP="006830C0">
      <w:pPr>
        <w:pStyle w:val="berschrift3Nummeriert"/>
      </w:pPr>
      <w:bookmarkStart w:id="56" w:name="_Toc82179779"/>
      <w:r>
        <w:t>Zusammenfassung</w:t>
      </w:r>
      <w:bookmarkEnd w:id="56"/>
    </w:p>
    <w:p w:rsidR="006830C0" w:rsidRDefault="006830C0" w:rsidP="006830C0">
      <w:pPr>
        <w:pStyle w:val="Text"/>
      </w:pPr>
      <w:r w:rsidRPr="00A143E6">
        <w:t xml:space="preserve">Hier ist eine konzentrierte Zusammenstellung (Umfang maximal zwei </w:t>
      </w:r>
      <w:r>
        <w:t xml:space="preserve">DIN </w:t>
      </w:r>
      <w:r w:rsidRPr="00A143E6">
        <w:t>A4-Seiten) der erzie</w:t>
      </w:r>
      <w:r>
        <w:t>l</w:t>
      </w:r>
      <w:r w:rsidRPr="00A143E6">
        <w:t xml:space="preserve">ten Ergebnisse, wie gefundene </w:t>
      </w:r>
      <w:r>
        <w:t>Z</w:t>
      </w:r>
      <w:r w:rsidRPr="00A143E6">
        <w:t>usammenhänge, Eigenschaften, Einflussgrößen, Korrelat</w:t>
      </w:r>
      <w:r>
        <w:t>i</w:t>
      </w:r>
      <w:r w:rsidRPr="00A143E6">
        <w:t xml:space="preserve">onen, </w:t>
      </w:r>
      <w:r>
        <w:t>e</w:t>
      </w:r>
      <w:r w:rsidRPr="00A143E6">
        <w:t>ntwickelte Geräte</w:t>
      </w:r>
      <w:r>
        <w:t xml:space="preserve"> </w:t>
      </w:r>
      <w:r w:rsidRPr="00A143E6">
        <w:t>und Verfahren, vorzunehmen.</w:t>
      </w:r>
      <w:r>
        <w:t xml:space="preserve"> </w:t>
      </w:r>
      <w:r w:rsidRPr="00A143E6">
        <w:t>Schlussfolgerungen sollten einen Überblick über die Hauptergebnisse der Arbeit geben.</w:t>
      </w:r>
      <w:r w:rsidR="003537B2">
        <w:t xml:space="preserve"> </w:t>
      </w:r>
      <w:r w:rsidRPr="00A143E6">
        <w:t>Die Zusammenfassung darf keine neuen,</w:t>
      </w:r>
      <w:r>
        <w:t xml:space="preserve"> </w:t>
      </w:r>
      <w:r w:rsidRPr="00A143E6">
        <w:t>in der Arbeit nicht erwähnten Erkenntnisse entha</w:t>
      </w:r>
      <w:r>
        <w:t>l</w:t>
      </w:r>
      <w:r w:rsidRPr="00A143E6">
        <w:t>ten.</w:t>
      </w:r>
      <w:r>
        <w:t xml:space="preserve"> </w:t>
      </w:r>
      <w:r w:rsidRPr="00A143E6">
        <w:t>Die Zusammenfassung erfüllt ihren Zweck nur unvollkommen, wenn zu ihrem Verstän</w:t>
      </w:r>
      <w:r>
        <w:t>d</w:t>
      </w:r>
      <w:r w:rsidRPr="00A143E6">
        <w:t>nis unbedingt erst Einsicht in Abschnitte der Arbeit genommen werden muss</w:t>
      </w:r>
      <w:r>
        <w:t>.</w:t>
      </w:r>
    </w:p>
    <w:p w:rsidR="003869C6" w:rsidRPr="00A07880" w:rsidRDefault="003869C6" w:rsidP="006830C0">
      <w:pPr>
        <w:pStyle w:val="Text"/>
      </w:pPr>
    </w:p>
    <w:p w:rsidR="006830C0" w:rsidRDefault="006830C0" w:rsidP="006830C0">
      <w:pPr>
        <w:pStyle w:val="berschrift2Nummeriert"/>
      </w:pPr>
      <w:bookmarkStart w:id="57" w:name="_Ref409782500"/>
      <w:bookmarkStart w:id="58" w:name="_Toc82179780"/>
      <w:r>
        <w:t>Literaturverzeichnis</w:t>
      </w:r>
      <w:bookmarkEnd w:id="55"/>
      <w:bookmarkEnd w:id="57"/>
      <w:bookmarkEnd w:id="58"/>
    </w:p>
    <w:p w:rsidR="006830C0" w:rsidRDefault="006830C0" w:rsidP="006830C0">
      <w:pPr>
        <w:pStyle w:val="Text"/>
      </w:pPr>
      <w:r>
        <w:t xml:space="preserve">Das </w:t>
      </w:r>
      <w:r w:rsidRPr="00F94453">
        <w:t xml:space="preserve">Literaturverzeichnis muss </w:t>
      </w:r>
      <w:r>
        <w:t>automatisch mit dem Programm CITAVI</w:t>
      </w:r>
      <w:r w:rsidRPr="00F94453">
        <w:t xml:space="preserve"> </w:t>
      </w:r>
      <w:r>
        <w:t>in dem entsprechenden Abschnitt eingefügt werden. Die Formatierung der Quellen und des Verzeichnisses erfolgt im APA-Stil und mit der Formatvorlage „Literaturverzeichnis“.</w:t>
      </w:r>
    </w:p>
    <w:p w:rsidR="006830C0" w:rsidRDefault="006830C0" w:rsidP="006830C0">
      <w:pPr>
        <w:pStyle w:val="berschrift2Nummeriert"/>
      </w:pPr>
      <w:bookmarkStart w:id="59" w:name="_Ref406608040"/>
      <w:bookmarkStart w:id="60" w:name="_Toc82179781"/>
      <w:r>
        <w:lastRenderedPageBreak/>
        <w:t>Anlagen</w:t>
      </w:r>
      <w:bookmarkEnd w:id="59"/>
      <w:bookmarkEnd w:id="60"/>
    </w:p>
    <w:p w:rsidR="006830C0" w:rsidRDefault="006830C0" w:rsidP="006830C0">
      <w:pPr>
        <w:pStyle w:val="Text"/>
      </w:pPr>
      <w:r w:rsidRPr="00CC7354">
        <w:t xml:space="preserve">Technische Zeichnungen, umfangreiche Tabellen, Diagramme sowie die Arbeit ergänzende Ausarbeitungen und Dokumente können in Anlagen zusammengefasst werden. </w:t>
      </w:r>
    </w:p>
    <w:p w:rsidR="006830C0" w:rsidRDefault="006830C0" w:rsidP="006830C0">
      <w:pPr>
        <w:pStyle w:val="Text"/>
      </w:pPr>
      <w:r w:rsidRPr="00CC7354">
        <w:t>Jede Anlage ist auf</w:t>
      </w:r>
      <w:r>
        <w:t xml:space="preserve"> einem neuen Blatt zu beginnen. Die Anlage</w:t>
      </w:r>
      <w:r w:rsidRPr="00CC7354">
        <w:t xml:space="preserve"> </w:t>
      </w:r>
      <w:r>
        <w:t xml:space="preserve">wird mit der Überschrift </w:t>
      </w:r>
      <w:r w:rsidRPr="00CC7354">
        <w:t xml:space="preserve">„Anlage“ </w:t>
      </w:r>
      <w:r>
        <w:t>und mit fortlaufenden Buchstaben versehen. Dies geschieht automatisch durch Verwendung der Formatvorlage „Überschrift Anlage“.</w:t>
      </w:r>
      <w:r w:rsidRPr="00FB74A9">
        <w:t xml:space="preserve"> </w:t>
      </w:r>
    </w:p>
    <w:p w:rsidR="006830C0" w:rsidRDefault="006830C0" w:rsidP="006830C0">
      <w:pPr>
        <w:pStyle w:val="Text"/>
      </w:pPr>
      <w:r w:rsidRPr="00CC7354">
        <w:t>Eine Anlage kann aus mehreren Seiten bestehen</w:t>
      </w:r>
      <w:r>
        <w:t>, die fortlaufend zu nummerieren sind.</w:t>
      </w:r>
    </w:p>
    <w:p w:rsidR="006D7FDC" w:rsidRDefault="006D7FDC" w:rsidP="006830C0">
      <w:pPr>
        <w:pStyle w:val="Text"/>
      </w:pPr>
    </w:p>
    <w:p w:rsidR="006830C0" w:rsidRDefault="006830C0" w:rsidP="006830C0">
      <w:pPr>
        <w:pStyle w:val="berschrift2Nummeriert"/>
      </w:pPr>
      <w:bookmarkStart w:id="61" w:name="_Toc82179782"/>
      <w:r>
        <w:t>Selbstständigkeitserklärung</w:t>
      </w:r>
      <w:bookmarkEnd w:id="61"/>
    </w:p>
    <w:p w:rsidR="006830C0" w:rsidRDefault="006830C0" w:rsidP="006830C0">
      <w:pPr>
        <w:pStyle w:val="Text"/>
      </w:pPr>
      <w:r>
        <w:t xml:space="preserve">Mit der Einreichung der Arbeit hat der Student eine formgebundene </w:t>
      </w:r>
      <w:r w:rsidRPr="00AF22D9">
        <w:t>Selbstständigkeitserklärung</w:t>
      </w:r>
      <w:r>
        <w:t xml:space="preserve"> (siehe Ende dieser Vorlage) vollständig ausgefüllt abzugeben.</w:t>
      </w:r>
    </w:p>
    <w:p w:rsidR="006D7FDC" w:rsidRDefault="006D7FDC" w:rsidP="006830C0">
      <w:pPr>
        <w:pStyle w:val="Text"/>
      </w:pPr>
    </w:p>
    <w:p w:rsidR="006830C0" w:rsidRDefault="006830C0" w:rsidP="006830C0">
      <w:pPr>
        <w:pStyle w:val="berschrift2Nummeriert"/>
      </w:pPr>
      <w:bookmarkStart w:id="62" w:name="_Toc82179783"/>
      <w:r>
        <w:t>Thesen</w:t>
      </w:r>
      <w:bookmarkEnd w:id="62"/>
    </w:p>
    <w:p w:rsidR="006830C0" w:rsidRDefault="006830C0" w:rsidP="006830C0">
      <w:r>
        <w:t xml:space="preserve">Nur zu </w:t>
      </w:r>
      <w:r w:rsidRPr="00CA5399">
        <w:t>Abschlussarbeit</w:t>
      </w:r>
      <w:r>
        <w:t xml:space="preserve">en und optional, </w:t>
      </w:r>
      <w:r w:rsidRPr="00CA5399">
        <w:t xml:space="preserve">dazu </w:t>
      </w:r>
      <w:r>
        <w:t xml:space="preserve">erfolgt die </w:t>
      </w:r>
      <w:r w:rsidRPr="00CA5399">
        <w:t>Abstimmung mit dem Betreuer</w:t>
      </w:r>
      <w:r>
        <w:t>.</w:t>
      </w:r>
    </w:p>
    <w:p w:rsidR="006830C0" w:rsidRPr="006D0ACD" w:rsidRDefault="006830C0" w:rsidP="003537B2">
      <w:r>
        <w:t xml:space="preserve">Eine These ist eine Behauptung mit möglichst allgemeiner Bedeutung zu einem wissenschaftlichen Gegenstand, gefolgert aus den eigenen Untersuchungen im Rahmen der Abschlussarbeit (Beobachtung, Überlegung, Berechnung, Systematisierung, Versuch). </w:t>
      </w:r>
      <w:r w:rsidRPr="00093E6F">
        <w:t xml:space="preserve">Die Richtigkeit dieser Behauptung muss nachweisbar, bestätigbar oder wahrscheinlich zutreffend sein. Der Beweis, der Nachweis oder die Bestätigung für die Richtigkeit der Behauptung wird in der These nicht angeführt. </w:t>
      </w:r>
      <w:r w:rsidRPr="0094402F">
        <w:t>Die Thesen werden gesondert mit arabischen Ziffern nummeriert</w:t>
      </w:r>
      <w:r>
        <w:t>.</w:t>
      </w:r>
    </w:p>
    <w:p w:rsidR="006830C0" w:rsidRDefault="006830C0" w:rsidP="006830C0">
      <w:pPr>
        <w:pStyle w:val="berschrift1Nummeriert"/>
        <w:tabs>
          <w:tab w:val="clear" w:pos="360"/>
        </w:tabs>
      </w:pPr>
      <w:bookmarkStart w:id="63" w:name="_Toc82179784"/>
      <w:r>
        <w:lastRenderedPageBreak/>
        <w:t>Abgabe der Arbeit</w:t>
      </w:r>
      <w:bookmarkEnd w:id="63"/>
    </w:p>
    <w:p w:rsidR="006830C0" w:rsidRPr="009704A9" w:rsidRDefault="006830C0" w:rsidP="006830C0">
      <w:pPr>
        <w:pStyle w:val="berschrift2Nummeriert"/>
      </w:pPr>
      <w:bookmarkStart w:id="64" w:name="_Toc82179785"/>
      <w:r>
        <w:t>Erstellen und Einreichen der Arbeit</w:t>
      </w:r>
      <w:bookmarkEnd w:id="64"/>
    </w:p>
    <w:p w:rsidR="006830C0" w:rsidRDefault="006830C0" w:rsidP="006830C0">
      <w:r>
        <w:t xml:space="preserve">Die Arbeit ist in elektronischer Form mittels Computer zu verfassen, auf DIN A4 Papier zu drucken und in gebundener Form laut geltender Prüfungsordnung beim </w:t>
      </w:r>
      <w:r w:rsidR="00E32425">
        <w:t xml:space="preserve">Betreuer oder bei Abschlussarbeiten beim </w:t>
      </w:r>
      <w:r>
        <w:t>Zentralen Prüfungsamt termingerecht einzureichen.</w:t>
      </w:r>
    </w:p>
    <w:p w:rsidR="006830C0" w:rsidRDefault="006830C0" w:rsidP="006830C0">
      <w:r>
        <w:t>Der Einband ist mit einer Beschriftung mit folgendem Inhalt zu versehen:</w:t>
      </w:r>
    </w:p>
    <w:p w:rsidR="006830C0" w:rsidRPr="00504C20" w:rsidRDefault="006830C0" w:rsidP="006830C0">
      <w:pPr>
        <w:pStyle w:val="Aufzhlung"/>
      </w:pPr>
      <w:r w:rsidRPr="00504C20">
        <w:t>Name, Vorname</w:t>
      </w:r>
    </w:p>
    <w:p w:rsidR="006830C0" w:rsidRPr="00504C20" w:rsidRDefault="006830C0" w:rsidP="006830C0">
      <w:pPr>
        <w:pStyle w:val="Aufzhlung"/>
      </w:pPr>
      <w:r w:rsidRPr="00504C20">
        <w:t>Art der Arbeit und Jahr des Einreichens</w:t>
      </w:r>
    </w:p>
    <w:p w:rsidR="006830C0" w:rsidRPr="00504C20" w:rsidRDefault="006830C0" w:rsidP="006830C0">
      <w:pPr>
        <w:pStyle w:val="Aufzhlung"/>
      </w:pPr>
      <w:r w:rsidRPr="00504C20">
        <w:t>Kurzthema</w:t>
      </w:r>
    </w:p>
    <w:p w:rsidR="006830C0" w:rsidRPr="00504C20" w:rsidRDefault="006830C0" w:rsidP="006830C0">
      <w:pPr>
        <w:pStyle w:val="Aufzhlung"/>
      </w:pPr>
      <w:r w:rsidRPr="00504C20">
        <w:t>Studiengang.</w:t>
      </w:r>
    </w:p>
    <w:p w:rsidR="006830C0" w:rsidRDefault="006830C0" w:rsidP="006830C0">
      <w:pPr>
        <w:pStyle w:val="Text"/>
      </w:pPr>
      <w:r>
        <w:t>Auf einen Einband kann verzichtet werden, wenn durch eine Klarsicht-Deckseite das Titelblatt lesbar ist.</w:t>
      </w:r>
    </w:p>
    <w:p w:rsidR="006830C0" w:rsidRDefault="006830C0" w:rsidP="006830C0">
      <w:pPr>
        <w:pStyle w:val="Text"/>
      </w:pPr>
      <w:r>
        <w:t xml:space="preserve">Beachten Sie auch den Link: </w:t>
      </w:r>
      <w:hyperlink r:id="rId22" w:history="1">
        <w:r w:rsidRPr="007A7AAF">
          <w:rPr>
            <w:rStyle w:val="Hyperlink"/>
          </w:rPr>
          <w:t>DIN-Normen für das Anfertigen wissenschaftlicher Arbeiten</w:t>
        </w:r>
      </w:hyperlink>
      <w:r>
        <w:t>.</w:t>
      </w:r>
    </w:p>
    <w:p w:rsidR="006D7FDC" w:rsidRDefault="006D7FDC" w:rsidP="006830C0">
      <w:pPr>
        <w:pStyle w:val="Text"/>
      </w:pPr>
    </w:p>
    <w:p w:rsidR="006830C0" w:rsidRDefault="006830C0" w:rsidP="006830C0">
      <w:pPr>
        <w:pStyle w:val="berschrift2Nummeriert"/>
      </w:pPr>
      <w:bookmarkStart w:id="65" w:name="_Toc399233253"/>
      <w:bookmarkStart w:id="66" w:name="_Toc399233293"/>
      <w:bookmarkStart w:id="67" w:name="_Toc399233385"/>
      <w:bookmarkStart w:id="68" w:name="_Toc401659113"/>
      <w:bookmarkStart w:id="69" w:name="_Toc82179786"/>
      <w:r>
        <w:t>Zusammenstellung der Arbeit in elektronischer Form</w:t>
      </w:r>
      <w:bookmarkEnd w:id="65"/>
      <w:bookmarkEnd w:id="66"/>
      <w:bookmarkEnd w:id="67"/>
      <w:bookmarkEnd w:id="68"/>
      <w:bookmarkEnd w:id="69"/>
    </w:p>
    <w:p w:rsidR="006830C0" w:rsidRDefault="006830C0" w:rsidP="006830C0">
      <w:r>
        <w:t xml:space="preserve">Zusätzlich zur gebundenen Fassung sind alle Teile der Arbeit sowie </w:t>
      </w:r>
      <w:r w:rsidRPr="000D05D7">
        <w:rPr>
          <w:rStyle w:val="Textfett"/>
        </w:rPr>
        <w:t>alle verwendeten</w:t>
      </w:r>
      <w:r>
        <w:t xml:space="preserve"> selbst erstellten Inhalte und die Inhalte aus Quellen in elektronischer Form einzureichen.</w:t>
      </w:r>
    </w:p>
    <w:p w:rsidR="006830C0" w:rsidRDefault="006830C0" w:rsidP="006830C0">
      <w:pPr>
        <w:pStyle w:val="Text"/>
      </w:pPr>
      <w:r>
        <w:t xml:space="preserve">Die Abgabe erfolgt auf einer CD-R, DVD oder einem USB-Stick und ist auf dem Speichermedium wie in </w:t>
      </w:r>
      <w:r>
        <w:fldChar w:fldCharType="begin"/>
      </w:r>
      <w:r>
        <w:instrText xml:space="preserve"> REF _Ref406609054 \h </w:instrText>
      </w:r>
      <w:r>
        <w:fldChar w:fldCharType="separate"/>
      </w:r>
      <w:r>
        <w:t xml:space="preserve">Abbildung </w:t>
      </w:r>
      <w:r>
        <w:rPr>
          <w:noProof/>
        </w:rPr>
        <w:t>4</w:t>
      </w:r>
      <w:r>
        <w:fldChar w:fldCharType="end"/>
      </w:r>
      <w:r>
        <w:t xml:space="preserve"> zu strukturieren.</w:t>
      </w:r>
    </w:p>
    <w:p w:rsidR="006830C0" w:rsidRPr="000D05D7" w:rsidRDefault="006830C0" w:rsidP="006830C0">
      <w:pPr>
        <w:pStyle w:val="Text"/>
        <w:rPr>
          <w:rStyle w:val="Textfett"/>
        </w:rPr>
      </w:pPr>
      <w:r>
        <w:rPr>
          <w:noProof/>
        </w:rPr>
        <w:drawing>
          <wp:inline distT="0" distB="0" distL="0" distR="0" wp14:anchorId="24F9320F" wp14:editId="070226D2">
            <wp:extent cx="5440680" cy="3017520"/>
            <wp:effectExtent l="0" t="38100" r="0" b="49530"/>
            <wp:docPr id="13" name="Diagramm 13"/>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6830C0" w:rsidRDefault="006830C0" w:rsidP="003869C6">
      <w:pPr>
        <w:pStyle w:val="Beschriftung"/>
      </w:pPr>
      <w:bookmarkStart w:id="70" w:name="_Ref406609054"/>
      <w:bookmarkStart w:id="71" w:name="_Toc104561315"/>
      <w:r>
        <w:t xml:space="preserve">Abbildung </w:t>
      </w:r>
      <w:r w:rsidR="00CD647D">
        <w:rPr>
          <w:noProof/>
        </w:rPr>
        <w:fldChar w:fldCharType="begin"/>
      </w:r>
      <w:r w:rsidR="00CD647D">
        <w:rPr>
          <w:noProof/>
        </w:rPr>
        <w:instrText xml:space="preserve"> SEQ Abbildung \* ARABIC </w:instrText>
      </w:r>
      <w:r w:rsidR="00CD647D">
        <w:rPr>
          <w:noProof/>
        </w:rPr>
        <w:fldChar w:fldCharType="separate"/>
      </w:r>
      <w:r>
        <w:rPr>
          <w:noProof/>
        </w:rPr>
        <w:t>4</w:t>
      </w:r>
      <w:r w:rsidR="00CD647D">
        <w:rPr>
          <w:noProof/>
        </w:rPr>
        <w:fldChar w:fldCharType="end"/>
      </w:r>
      <w:bookmarkEnd w:id="70"/>
      <w:r>
        <w:t>:</w:t>
      </w:r>
      <w:r>
        <w:tab/>
        <w:t>Struktur der Arbeit in elektronischer Form</w:t>
      </w:r>
      <w:bookmarkEnd w:id="71"/>
    </w:p>
    <w:p w:rsidR="006830C0" w:rsidRPr="00FB2A08" w:rsidRDefault="006830C0" w:rsidP="003869C6">
      <w:pPr>
        <w:pStyle w:val="BeschriftungQuelle"/>
      </w:pPr>
      <w:r>
        <w:t>Quelle:</w:t>
      </w:r>
      <w:r>
        <w:tab/>
        <w:t>Eigene Darstellung</w:t>
      </w:r>
    </w:p>
    <w:p w:rsidR="006830C0" w:rsidRDefault="006830C0" w:rsidP="006830C0">
      <w:pPr>
        <w:pStyle w:val="berschrift1"/>
      </w:pPr>
      <w:bookmarkStart w:id="72" w:name="_Toc137396563"/>
      <w:bookmarkStart w:id="73" w:name="_Toc141196056"/>
      <w:bookmarkStart w:id="74" w:name="_Toc406498926"/>
      <w:bookmarkStart w:id="75" w:name="_Toc82179787"/>
      <w:r w:rsidRPr="00492200">
        <w:lastRenderedPageBreak/>
        <w:t>Literaturverzeichnis</w:t>
      </w:r>
      <w:bookmarkEnd w:id="72"/>
      <w:bookmarkEnd w:id="73"/>
      <w:bookmarkEnd w:id="74"/>
      <w:bookmarkEnd w:id="75"/>
    </w:p>
    <w:p w:rsidR="006830C0" w:rsidRPr="00626D07" w:rsidRDefault="006830C0" w:rsidP="006830C0">
      <w:pPr>
        <w:pStyle w:val="Literaturverzeichnis"/>
      </w:pPr>
      <w:r>
        <w:fldChar w:fldCharType="begin"/>
      </w:r>
      <w:r w:rsidRPr="008E1FBF">
        <w:instrText xml:space="preserve"> ADDIN ZOTERO_BIBL {"custom":[]} CSL_BIBLIOGRAPHY </w:instrText>
      </w:r>
      <w:r>
        <w:fldChar w:fldCharType="separate"/>
      </w:r>
      <w:r w:rsidRPr="008E1FBF">
        <w:t xml:space="preserve">Bullinger, A. C. (2008). </w:t>
      </w:r>
      <w:r w:rsidRPr="00376E50">
        <w:rPr>
          <w:i/>
          <w:iCs/>
          <w:lang w:val="en-GB"/>
        </w:rPr>
        <w:t xml:space="preserve">Innovation and Ontologies: Structuring the </w:t>
      </w:r>
      <w:r w:rsidR="00783CE5">
        <w:rPr>
          <w:i/>
          <w:iCs/>
          <w:lang w:val="en-GB"/>
        </w:rPr>
        <w:t>e</w:t>
      </w:r>
      <w:r w:rsidRPr="00376E50">
        <w:rPr>
          <w:i/>
          <w:iCs/>
          <w:lang w:val="en-GB"/>
        </w:rPr>
        <w:t xml:space="preserve">arly </w:t>
      </w:r>
      <w:r w:rsidR="00783CE5">
        <w:rPr>
          <w:i/>
          <w:iCs/>
          <w:lang w:val="en-GB"/>
        </w:rPr>
        <w:t>s</w:t>
      </w:r>
      <w:r w:rsidRPr="00376E50">
        <w:rPr>
          <w:i/>
          <w:iCs/>
          <w:lang w:val="en-GB"/>
        </w:rPr>
        <w:t xml:space="preserve">tages of </w:t>
      </w:r>
      <w:r w:rsidR="00783CE5">
        <w:rPr>
          <w:i/>
          <w:iCs/>
          <w:lang w:val="en-GB"/>
        </w:rPr>
        <w:t>i</w:t>
      </w:r>
      <w:r w:rsidRPr="00376E50">
        <w:rPr>
          <w:i/>
          <w:iCs/>
          <w:lang w:val="en-GB"/>
        </w:rPr>
        <w:t xml:space="preserve">nnovation </w:t>
      </w:r>
      <w:r w:rsidR="00783CE5">
        <w:rPr>
          <w:i/>
          <w:iCs/>
          <w:lang w:val="en-GB"/>
        </w:rPr>
        <w:t>m</w:t>
      </w:r>
      <w:r w:rsidRPr="00376E50">
        <w:rPr>
          <w:i/>
          <w:iCs/>
          <w:lang w:val="en-GB"/>
        </w:rPr>
        <w:t>anagement</w:t>
      </w:r>
      <w:r w:rsidRPr="00376E50">
        <w:rPr>
          <w:lang w:val="en-GB"/>
        </w:rPr>
        <w:t>.</w:t>
      </w:r>
      <w:r w:rsidR="00783CE5">
        <w:rPr>
          <w:lang w:val="en-GB"/>
        </w:rPr>
        <w:t xml:space="preserve"> </w:t>
      </w:r>
      <w:r w:rsidR="00783CE5" w:rsidRPr="00783CE5">
        <w:rPr>
          <w:lang w:val="en-GB"/>
        </w:rPr>
        <w:t>Gabler Edition Wissenschaft Markt- und Unternehmensentwicklung. Gabler</w:t>
      </w:r>
      <w:r w:rsidRPr="00626D07">
        <w:t>.</w:t>
      </w:r>
    </w:p>
    <w:p w:rsidR="006830C0" w:rsidRDefault="006830C0" w:rsidP="006830C0">
      <w:pPr>
        <w:pStyle w:val="Literaturverzeichnis"/>
      </w:pPr>
      <w:r>
        <w:fldChar w:fldCharType="end"/>
      </w:r>
    </w:p>
    <w:p w:rsidR="006830C0" w:rsidRDefault="006830C0" w:rsidP="006830C0">
      <w:pPr>
        <w:pStyle w:val="Text"/>
      </w:pPr>
    </w:p>
    <w:p w:rsidR="006830C0" w:rsidRPr="005747F7" w:rsidRDefault="006830C0" w:rsidP="006830C0">
      <w:pPr>
        <w:pStyle w:val="Text"/>
        <w:sectPr w:rsidR="006830C0" w:rsidRPr="005747F7" w:rsidSect="006E4332">
          <w:headerReference w:type="default" r:id="rId28"/>
          <w:pgSz w:w="11906" w:h="16838" w:code="9"/>
          <w:pgMar w:top="1134" w:right="1134" w:bottom="1701" w:left="1418" w:header="709" w:footer="851" w:gutter="0"/>
          <w:pgNumType w:start="1"/>
          <w:cols w:space="708"/>
          <w:docGrid w:linePitch="360"/>
        </w:sectPr>
      </w:pPr>
    </w:p>
    <w:p w:rsidR="006830C0" w:rsidRDefault="006830C0" w:rsidP="006830C0">
      <w:pPr>
        <w:pStyle w:val="berschrift1"/>
      </w:pPr>
      <w:bookmarkStart w:id="76" w:name="_Toc82179788"/>
      <w:bookmarkStart w:id="77" w:name="_Ref409785559"/>
      <w:r>
        <w:lastRenderedPageBreak/>
        <w:t>Anhang</w:t>
      </w:r>
      <w:bookmarkEnd w:id="76"/>
    </w:p>
    <w:p w:rsidR="006830C0" w:rsidRDefault="006830C0" w:rsidP="006830C0">
      <w:pPr>
        <w:pStyle w:val="berschriftAnlage"/>
      </w:pPr>
      <w:r w:rsidRPr="008649CD">
        <w:t>Formatvorlagen</w:t>
      </w:r>
    </w:p>
    <w:p w:rsidR="003537B2" w:rsidRPr="003537B2" w:rsidRDefault="003537B2" w:rsidP="003537B2">
      <w:pPr>
        <w:pStyle w:val="Text"/>
      </w:pPr>
    </w:p>
    <w:tbl>
      <w:tblPr>
        <w:tblStyle w:val="Tabellenraster"/>
        <w:tblW w:w="0" w:type="auto"/>
        <w:tblCellMar>
          <w:top w:w="57" w:type="dxa"/>
        </w:tblCellMar>
        <w:tblLook w:val="04A0" w:firstRow="1" w:lastRow="0" w:firstColumn="1" w:lastColumn="0" w:noHBand="0" w:noVBand="1"/>
      </w:tblPr>
      <w:tblGrid>
        <w:gridCol w:w="4672"/>
        <w:gridCol w:w="4672"/>
      </w:tblGrid>
      <w:tr w:rsidR="006830C0" w:rsidRPr="00EE52A3" w:rsidTr="006D7FDC">
        <w:trPr>
          <w:cnfStyle w:val="100000000000" w:firstRow="1" w:lastRow="0" w:firstColumn="0" w:lastColumn="0" w:oddVBand="0" w:evenVBand="0" w:oddHBand="0" w:evenHBand="0" w:firstRowFirstColumn="0" w:firstRowLastColumn="0" w:lastRowFirstColumn="0" w:lastRowLastColumn="0"/>
          <w:trHeight w:val="448"/>
          <w:tblHeader/>
        </w:trPr>
        <w:tc>
          <w:tcPr>
            <w:tcW w:w="4672" w:type="dxa"/>
            <w:vAlign w:val="center"/>
          </w:tcPr>
          <w:bookmarkEnd w:id="77"/>
          <w:p w:rsidR="006830C0" w:rsidRPr="00EE52A3" w:rsidRDefault="006D7FDC" w:rsidP="006D7FDC">
            <w:pPr>
              <w:pStyle w:val="Tabelleberschrift"/>
            </w:pPr>
            <w:r>
              <w:t>Formatvorlage</w:t>
            </w:r>
          </w:p>
        </w:tc>
        <w:tc>
          <w:tcPr>
            <w:tcW w:w="4672" w:type="dxa"/>
            <w:vAlign w:val="center"/>
          </w:tcPr>
          <w:p w:rsidR="006830C0" w:rsidRPr="00EE52A3" w:rsidRDefault="006830C0" w:rsidP="006D7FDC">
            <w:pPr>
              <w:pStyle w:val="Tabelleberschrift"/>
            </w:pPr>
            <w:r w:rsidRPr="00EE52A3">
              <w:t>Stil</w:t>
            </w:r>
          </w:p>
        </w:tc>
      </w:tr>
      <w:tr w:rsidR="006830C0" w:rsidRPr="00EE52A3" w:rsidTr="006E4332">
        <w:tc>
          <w:tcPr>
            <w:tcW w:w="4672" w:type="dxa"/>
            <w:vAlign w:val="center"/>
          </w:tcPr>
          <w:p w:rsidR="006830C0" w:rsidRPr="00EE52A3" w:rsidRDefault="006830C0" w:rsidP="00FE5BCE">
            <w:pPr>
              <w:pStyle w:val="TabelleZelle"/>
            </w:pPr>
            <w:r w:rsidRPr="00EE52A3">
              <w:t>Abbildung</w:t>
            </w:r>
          </w:p>
        </w:tc>
        <w:tc>
          <w:tcPr>
            <w:tcW w:w="4672" w:type="dxa"/>
            <w:vAlign w:val="center"/>
          </w:tcPr>
          <w:p w:rsidR="006D7FDC" w:rsidRDefault="006830C0" w:rsidP="00FE5BCE">
            <w:pPr>
              <w:pStyle w:val="TabelleZelle"/>
            </w:pPr>
            <w:r w:rsidRPr="00EE52A3">
              <w:t xml:space="preserve">Zentriert, </w:t>
            </w:r>
          </w:p>
          <w:p w:rsidR="006D7FDC" w:rsidRPr="00EE52A3" w:rsidRDefault="006D7FDC" w:rsidP="006D7FDC">
            <w:pPr>
              <w:pStyle w:val="TabelleZelle"/>
            </w:pPr>
            <w:r w:rsidRPr="00EE52A3">
              <w:t>Abstand:</w:t>
            </w:r>
          </w:p>
          <w:p w:rsidR="006D7FDC" w:rsidRPr="00EE52A3" w:rsidRDefault="006D7FDC" w:rsidP="006D7FDC">
            <w:pPr>
              <w:pStyle w:val="TabelleZelle"/>
            </w:pPr>
            <w:r w:rsidRPr="00EE52A3">
              <w:t xml:space="preserve">    Vor:  12 Pt.</w:t>
            </w:r>
          </w:p>
          <w:p w:rsidR="006830C0" w:rsidRPr="00EE52A3" w:rsidRDefault="006D7FDC" w:rsidP="006D7FDC">
            <w:pPr>
              <w:pStyle w:val="TabelleZelle"/>
            </w:pPr>
            <w:r w:rsidRPr="00EE52A3">
              <w:t xml:space="preserve">    Nach:  3 Pt.</w:t>
            </w:r>
          </w:p>
        </w:tc>
      </w:tr>
      <w:tr w:rsidR="006830C0" w:rsidRPr="00EE52A3" w:rsidTr="006E4332">
        <w:tc>
          <w:tcPr>
            <w:tcW w:w="4672" w:type="dxa"/>
            <w:vAlign w:val="center"/>
          </w:tcPr>
          <w:p w:rsidR="006830C0" w:rsidRPr="00EE52A3" w:rsidRDefault="006830C0" w:rsidP="00FE5BCE">
            <w:pPr>
              <w:pStyle w:val="TabelleZelle"/>
            </w:pPr>
            <w:r w:rsidRPr="00EE52A3">
              <w:t>Aufzählung</w:t>
            </w:r>
          </w:p>
        </w:tc>
        <w:tc>
          <w:tcPr>
            <w:tcW w:w="4672" w:type="dxa"/>
            <w:vAlign w:val="center"/>
          </w:tcPr>
          <w:p w:rsidR="006830C0" w:rsidRPr="00EE52A3" w:rsidRDefault="006830C0" w:rsidP="00FE5BCE">
            <w:pPr>
              <w:pStyle w:val="TabelleZelle"/>
            </w:pPr>
            <w:r w:rsidRPr="00EE52A3">
              <w:t>Einzug:</w:t>
            </w:r>
          </w:p>
          <w:p w:rsidR="006830C0" w:rsidRPr="00EE52A3" w:rsidRDefault="006830C0" w:rsidP="00FE5BCE">
            <w:pPr>
              <w:pStyle w:val="TabelleZelle"/>
            </w:pPr>
            <w:r w:rsidRPr="00EE52A3">
              <w:t xml:space="preserve">    Links:  0 cm</w:t>
            </w:r>
          </w:p>
          <w:p w:rsidR="006830C0" w:rsidRPr="00EE52A3" w:rsidRDefault="006830C0" w:rsidP="00FE5BCE">
            <w:pPr>
              <w:pStyle w:val="TabelleZelle"/>
            </w:pPr>
            <w:r w:rsidRPr="00EE52A3">
              <w:t xml:space="preserve">    Hängend:  1 cm</w:t>
            </w:r>
          </w:p>
          <w:p w:rsidR="006830C0" w:rsidRPr="00EE52A3" w:rsidRDefault="006830C0" w:rsidP="00FE5BCE">
            <w:pPr>
              <w:pStyle w:val="TabelleZelle"/>
            </w:pPr>
            <w:r w:rsidRPr="00EE52A3">
              <w:t>Abstand:</w:t>
            </w:r>
          </w:p>
          <w:p w:rsidR="006830C0" w:rsidRPr="00EE52A3" w:rsidRDefault="006830C0" w:rsidP="00FE5BCE">
            <w:pPr>
              <w:pStyle w:val="TabelleZelle"/>
            </w:pPr>
            <w:r w:rsidRPr="00EE52A3">
              <w:t xml:space="preserve">    Nach:  3 Pt.</w:t>
            </w:r>
          </w:p>
        </w:tc>
      </w:tr>
      <w:tr w:rsidR="006830C0" w:rsidRPr="00EE52A3" w:rsidTr="006E4332">
        <w:tc>
          <w:tcPr>
            <w:tcW w:w="4672" w:type="dxa"/>
            <w:vAlign w:val="center"/>
          </w:tcPr>
          <w:p w:rsidR="006830C0" w:rsidRPr="00EE52A3" w:rsidRDefault="006830C0" w:rsidP="00FE5BCE">
            <w:pPr>
              <w:pStyle w:val="TabelleZelle"/>
            </w:pPr>
            <w:r w:rsidRPr="00EE52A3">
              <w:t>Beschriftung</w:t>
            </w:r>
          </w:p>
        </w:tc>
        <w:tc>
          <w:tcPr>
            <w:tcW w:w="4672" w:type="dxa"/>
            <w:vAlign w:val="center"/>
          </w:tcPr>
          <w:p w:rsidR="006830C0" w:rsidRPr="00227D50" w:rsidRDefault="006830C0" w:rsidP="00FE5BCE">
            <w:pPr>
              <w:pStyle w:val="TabelleZelle"/>
              <w:rPr>
                <w:lang w:val="en-US"/>
              </w:rPr>
            </w:pPr>
            <w:r w:rsidRPr="00227D50">
              <w:rPr>
                <w:lang w:val="en-US"/>
              </w:rPr>
              <w:t>Schriftart: Roboto Condensed Light, 10 Pt.</w:t>
            </w:r>
          </w:p>
          <w:p w:rsidR="006830C0" w:rsidRPr="00EE52A3" w:rsidRDefault="006830C0" w:rsidP="00FE5BCE">
            <w:pPr>
              <w:pStyle w:val="TabelleZelle"/>
            </w:pPr>
            <w:r w:rsidRPr="00227D50">
              <w:rPr>
                <w:lang w:val="en-US"/>
              </w:rPr>
              <w:t xml:space="preserve">    </w:t>
            </w:r>
            <w:r w:rsidRPr="00EE52A3">
              <w:t>Zeilenabstand:  einfach</w:t>
            </w:r>
          </w:p>
          <w:p w:rsidR="006830C0" w:rsidRPr="00EE52A3" w:rsidRDefault="006830C0" w:rsidP="00FE5BCE">
            <w:pPr>
              <w:pStyle w:val="TabelleZelle"/>
            </w:pPr>
            <w:r w:rsidRPr="00EE52A3">
              <w:t>Abstand:</w:t>
            </w:r>
          </w:p>
          <w:p w:rsidR="006830C0" w:rsidRPr="00EE52A3" w:rsidRDefault="006830C0" w:rsidP="00FE5BCE">
            <w:pPr>
              <w:pStyle w:val="TabelleZelle"/>
            </w:pPr>
            <w:r w:rsidRPr="00EE52A3">
              <w:t xml:space="preserve">    Vor:  12 Pt.</w:t>
            </w:r>
          </w:p>
          <w:p w:rsidR="006830C0" w:rsidRPr="00EE52A3" w:rsidRDefault="006830C0" w:rsidP="00FE5BCE">
            <w:pPr>
              <w:pStyle w:val="TabelleZelle"/>
            </w:pPr>
            <w:r w:rsidRPr="00EE52A3">
              <w:t xml:space="preserve">    Nach:  3 Pt.</w:t>
            </w:r>
          </w:p>
        </w:tc>
      </w:tr>
      <w:tr w:rsidR="006830C0" w:rsidRPr="00EE52A3" w:rsidTr="006E4332">
        <w:tc>
          <w:tcPr>
            <w:tcW w:w="4672" w:type="dxa"/>
            <w:vAlign w:val="center"/>
          </w:tcPr>
          <w:p w:rsidR="006830C0" w:rsidRPr="00EE52A3" w:rsidRDefault="006830C0" w:rsidP="00FE5BCE">
            <w:pPr>
              <w:pStyle w:val="TabelleZelle"/>
            </w:pPr>
            <w:r w:rsidRPr="00EE52A3">
              <w:t>Beschriftung Quelle</w:t>
            </w:r>
          </w:p>
        </w:tc>
        <w:tc>
          <w:tcPr>
            <w:tcW w:w="4672" w:type="dxa"/>
            <w:vAlign w:val="center"/>
          </w:tcPr>
          <w:p w:rsidR="006830C0" w:rsidRPr="00EE52A3" w:rsidRDefault="006830C0" w:rsidP="00FE5BCE">
            <w:pPr>
              <w:pStyle w:val="TabelleZelle"/>
            </w:pPr>
            <w:r w:rsidRPr="00EE52A3">
              <w:t>Schriftart: Roboto Condensed Light, 10 Pt., Kursiv</w:t>
            </w:r>
          </w:p>
          <w:p w:rsidR="006830C0" w:rsidRPr="00EE52A3" w:rsidRDefault="006830C0" w:rsidP="00FE5BCE">
            <w:pPr>
              <w:pStyle w:val="TabelleZelle"/>
            </w:pPr>
            <w:r w:rsidRPr="00EE52A3">
              <w:t>Abstand:</w:t>
            </w:r>
          </w:p>
          <w:p w:rsidR="006830C0" w:rsidRPr="00EE52A3" w:rsidRDefault="006830C0" w:rsidP="00FE5BCE">
            <w:pPr>
              <w:pStyle w:val="TabelleZelle"/>
            </w:pPr>
            <w:r w:rsidRPr="00EE52A3">
              <w:t xml:space="preserve">    Vor:  0 Pt.</w:t>
            </w:r>
          </w:p>
          <w:p w:rsidR="006830C0" w:rsidRPr="00EE52A3" w:rsidRDefault="006830C0" w:rsidP="00FE5BCE">
            <w:pPr>
              <w:pStyle w:val="TabelleZelle"/>
            </w:pPr>
            <w:r w:rsidRPr="00EE52A3">
              <w:t xml:space="preserve">    Nach:  6 Pt.</w:t>
            </w:r>
          </w:p>
        </w:tc>
      </w:tr>
      <w:tr w:rsidR="006830C0" w:rsidRPr="00EE52A3" w:rsidTr="006E4332">
        <w:tc>
          <w:tcPr>
            <w:tcW w:w="4672" w:type="dxa"/>
            <w:vAlign w:val="center"/>
          </w:tcPr>
          <w:p w:rsidR="006830C0" w:rsidRPr="00EE52A3" w:rsidRDefault="006830C0" w:rsidP="00FE5BCE">
            <w:pPr>
              <w:pStyle w:val="TabelleZelle"/>
            </w:pPr>
            <w:r w:rsidRPr="00EE52A3">
              <w:t>Tabelle Überschrift</w:t>
            </w:r>
          </w:p>
        </w:tc>
        <w:tc>
          <w:tcPr>
            <w:tcW w:w="4672" w:type="dxa"/>
            <w:vAlign w:val="center"/>
          </w:tcPr>
          <w:p w:rsidR="006830C0" w:rsidRDefault="006830C0" w:rsidP="00FE5BCE">
            <w:pPr>
              <w:pStyle w:val="TabelleZelle"/>
            </w:pPr>
            <w:r w:rsidRPr="00EE52A3">
              <w:t>Schriftart: Roboto Condensed, Links</w:t>
            </w:r>
          </w:p>
          <w:p w:rsidR="00E32425" w:rsidRPr="00EE52A3" w:rsidRDefault="00E32425" w:rsidP="00FE5BCE">
            <w:pPr>
              <w:pStyle w:val="TabelleZelle"/>
            </w:pPr>
          </w:p>
        </w:tc>
      </w:tr>
      <w:tr w:rsidR="006830C0" w:rsidRPr="00EE52A3" w:rsidTr="006E4332">
        <w:tc>
          <w:tcPr>
            <w:tcW w:w="4672" w:type="dxa"/>
            <w:vAlign w:val="center"/>
          </w:tcPr>
          <w:p w:rsidR="006830C0" w:rsidRPr="00EE52A3" w:rsidRDefault="006830C0" w:rsidP="00FE5BCE">
            <w:pPr>
              <w:pStyle w:val="TabelleZelle"/>
            </w:pPr>
            <w:r w:rsidRPr="00EE52A3">
              <w:t>Tabelle Überschrift klein</w:t>
            </w:r>
          </w:p>
        </w:tc>
        <w:tc>
          <w:tcPr>
            <w:tcW w:w="4672" w:type="dxa"/>
            <w:vAlign w:val="center"/>
          </w:tcPr>
          <w:p w:rsidR="006830C0" w:rsidRPr="00EE52A3" w:rsidRDefault="006830C0" w:rsidP="00FE5BCE">
            <w:pPr>
              <w:pStyle w:val="TabelleZelle"/>
            </w:pPr>
            <w:r w:rsidRPr="00EE52A3">
              <w:t>Schriftart: 10 Pt.</w:t>
            </w:r>
          </w:p>
          <w:p w:rsidR="006830C0" w:rsidRPr="00EE52A3" w:rsidRDefault="006830C0" w:rsidP="00FE5BCE">
            <w:pPr>
              <w:pStyle w:val="TabelleZelle"/>
            </w:pPr>
            <w:r w:rsidRPr="00EE52A3">
              <w:t xml:space="preserve">    Basierend auf: Tabelle Überschrift</w:t>
            </w:r>
          </w:p>
        </w:tc>
      </w:tr>
      <w:tr w:rsidR="006830C0" w:rsidRPr="00EE52A3" w:rsidTr="006E4332">
        <w:tc>
          <w:tcPr>
            <w:tcW w:w="4672" w:type="dxa"/>
            <w:vAlign w:val="center"/>
          </w:tcPr>
          <w:p w:rsidR="006830C0" w:rsidRPr="00EE52A3" w:rsidRDefault="006830C0" w:rsidP="00FE5BCE">
            <w:pPr>
              <w:pStyle w:val="TabelleZelle"/>
            </w:pPr>
            <w:r w:rsidRPr="00EE52A3">
              <w:t>Tabelle Zelle</w:t>
            </w:r>
          </w:p>
        </w:tc>
        <w:tc>
          <w:tcPr>
            <w:tcW w:w="4672" w:type="dxa"/>
            <w:vAlign w:val="center"/>
          </w:tcPr>
          <w:p w:rsidR="006830C0" w:rsidRPr="00EE52A3" w:rsidRDefault="006830C0" w:rsidP="00FE5BCE">
            <w:pPr>
              <w:pStyle w:val="TabelleZelle"/>
            </w:pPr>
            <w:r w:rsidRPr="00EE52A3">
              <w:t>Schriftart: 10 Pt., Links, Abstand</w:t>
            </w:r>
          </w:p>
          <w:p w:rsidR="006830C0" w:rsidRPr="00EE52A3" w:rsidRDefault="006830C0" w:rsidP="00FE5BCE">
            <w:pPr>
              <w:pStyle w:val="TabelleZelle"/>
            </w:pPr>
            <w:r w:rsidRPr="00EE52A3">
              <w:t xml:space="preserve">    Basierend auf: Text</w:t>
            </w:r>
          </w:p>
        </w:tc>
      </w:tr>
      <w:tr w:rsidR="006830C0" w:rsidRPr="00EE52A3" w:rsidTr="006E4332">
        <w:tc>
          <w:tcPr>
            <w:tcW w:w="4672" w:type="dxa"/>
            <w:vAlign w:val="center"/>
          </w:tcPr>
          <w:p w:rsidR="006830C0" w:rsidRPr="00EE52A3" w:rsidRDefault="006830C0" w:rsidP="00FE5BCE">
            <w:pPr>
              <w:pStyle w:val="TabelleZelle"/>
            </w:pPr>
            <w:r w:rsidRPr="00EE52A3">
              <w:t>Tabelle Zelle klein</w:t>
            </w:r>
          </w:p>
        </w:tc>
        <w:tc>
          <w:tcPr>
            <w:tcW w:w="4672" w:type="dxa"/>
            <w:vAlign w:val="center"/>
          </w:tcPr>
          <w:p w:rsidR="006830C0" w:rsidRPr="00EE52A3" w:rsidRDefault="006830C0" w:rsidP="00FE5BCE">
            <w:pPr>
              <w:pStyle w:val="TabelleZelle"/>
            </w:pPr>
            <w:r w:rsidRPr="00EE52A3">
              <w:t>Schriftart: 8 Pt.</w:t>
            </w:r>
          </w:p>
          <w:p w:rsidR="006830C0" w:rsidRPr="00EE52A3" w:rsidRDefault="006830C0" w:rsidP="00FE5BCE">
            <w:pPr>
              <w:pStyle w:val="TabelleZelle"/>
            </w:pPr>
            <w:r w:rsidRPr="00EE52A3">
              <w:t xml:space="preserve">    Basierend auf: Tabelle Zelle</w:t>
            </w:r>
          </w:p>
        </w:tc>
      </w:tr>
      <w:tr w:rsidR="006830C0" w:rsidRPr="00EE52A3" w:rsidTr="006E4332">
        <w:tc>
          <w:tcPr>
            <w:tcW w:w="4672" w:type="dxa"/>
            <w:vAlign w:val="center"/>
          </w:tcPr>
          <w:p w:rsidR="006830C0" w:rsidRPr="00EE52A3" w:rsidRDefault="006830C0" w:rsidP="00FE5BCE">
            <w:pPr>
              <w:pStyle w:val="TabelleZelle"/>
            </w:pPr>
            <w:r w:rsidRPr="00EE52A3">
              <w:t>Text</w:t>
            </w:r>
          </w:p>
        </w:tc>
        <w:tc>
          <w:tcPr>
            <w:tcW w:w="4672" w:type="dxa"/>
            <w:vAlign w:val="center"/>
          </w:tcPr>
          <w:p w:rsidR="006830C0" w:rsidRPr="00EE52A3" w:rsidRDefault="006830C0" w:rsidP="00FE5BCE">
            <w:pPr>
              <w:pStyle w:val="TabelleZelle"/>
            </w:pPr>
            <w:r w:rsidRPr="00EE52A3">
              <w:t>Schriftart: Roboto Light, 11 Pt.</w:t>
            </w:r>
          </w:p>
          <w:p w:rsidR="006830C0" w:rsidRPr="00EE52A3" w:rsidRDefault="006830C0" w:rsidP="00FE5BCE">
            <w:pPr>
              <w:pStyle w:val="TabelleZelle"/>
            </w:pPr>
            <w:r w:rsidRPr="00EE52A3">
              <w:t>Blocksatz</w:t>
            </w:r>
          </w:p>
          <w:p w:rsidR="006830C0" w:rsidRPr="00EE52A3" w:rsidRDefault="006830C0" w:rsidP="00FE5BCE">
            <w:pPr>
              <w:pStyle w:val="TabelleZelle"/>
            </w:pPr>
            <w:r w:rsidRPr="00EE52A3">
              <w:t xml:space="preserve">    Zeilenabstand:  Mehrere 1,3 ze, Abstand</w:t>
            </w:r>
          </w:p>
        </w:tc>
      </w:tr>
      <w:tr w:rsidR="006830C0" w:rsidRPr="0099007D" w:rsidTr="006E4332">
        <w:tc>
          <w:tcPr>
            <w:tcW w:w="4672" w:type="dxa"/>
            <w:vAlign w:val="center"/>
          </w:tcPr>
          <w:p w:rsidR="006830C0" w:rsidRPr="00EE52A3" w:rsidRDefault="006830C0" w:rsidP="00FE5BCE">
            <w:pPr>
              <w:pStyle w:val="TabelleZelle"/>
            </w:pPr>
            <w:r>
              <w:t>Text fett</w:t>
            </w:r>
          </w:p>
        </w:tc>
        <w:tc>
          <w:tcPr>
            <w:tcW w:w="4672" w:type="dxa"/>
            <w:vAlign w:val="center"/>
          </w:tcPr>
          <w:p w:rsidR="006830C0" w:rsidRDefault="006830C0" w:rsidP="00FE5BCE">
            <w:pPr>
              <w:pStyle w:val="TabelleZelle"/>
              <w:rPr>
                <w:lang w:val="en-US"/>
              </w:rPr>
            </w:pPr>
            <w:r w:rsidRPr="0099007D">
              <w:rPr>
                <w:lang w:val="en-US"/>
              </w:rPr>
              <w:t>Schrif</w:t>
            </w:r>
            <w:r>
              <w:rPr>
                <w:lang w:val="en-US"/>
              </w:rPr>
              <w:t>t</w:t>
            </w:r>
            <w:r w:rsidRPr="0099007D">
              <w:rPr>
                <w:lang w:val="en-US"/>
              </w:rPr>
              <w:t>art: Roboto Condensed Light, fett</w:t>
            </w:r>
          </w:p>
          <w:p w:rsidR="00E32425" w:rsidRPr="0099007D" w:rsidRDefault="00E32425" w:rsidP="00FE5BCE">
            <w:pPr>
              <w:pStyle w:val="TabelleZelle"/>
              <w:rPr>
                <w:lang w:val="en-US"/>
              </w:rPr>
            </w:pPr>
          </w:p>
        </w:tc>
      </w:tr>
      <w:tr w:rsidR="006830C0" w:rsidRPr="00EE52A3" w:rsidTr="006E4332">
        <w:tc>
          <w:tcPr>
            <w:tcW w:w="4672" w:type="dxa"/>
            <w:vAlign w:val="center"/>
          </w:tcPr>
          <w:p w:rsidR="006830C0" w:rsidRPr="00EE52A3" w:rsidRDefault="006830C0" w:rsidP="00FE5BCE">
            <w:pPr>
              <w:pStyle w:val="TabelleZelle"/>
            </w:pPr>
            <w:r>
              <w:t>Text kursiv</w:t>
            </w:r>
          </w:p>
        </w:tc>
        <w:tc>
          <w:tcPr>
            <w:tcW w:w="4672" w:type="dxa"/>
            <w:vAlign w:val="center"/>
          </w:tcPr>
          <w:p w:rsidR="00E32425" w:rsidRDefault="006830C0" w:rsidP="006D7FDC">
            <w:pPr>
              <w:pStyle w:val="TabelleZelle"/>
            </w:pPr>
            <w:r w:rsidRPr="00EE52A3">
              <w:t>Schriftart: Roboto Condensed Light</w:t>
            </w:r>
            <w:r>
              <w:t>, k</w:t>
            </w:r>
            <w:r w:rsidRPr="00EE52A3">
              <w:t>ursiv</w:t>
            </w:r>
          </w:p>
          <w:p w:rsidR="006D7FDC" w:rsidRPr="00EE52A3" w:rsidRDefault="006D7FDC" w:rsidP="006D7FDC">
            <w:pPr>
              <w:pStyle w:val="TabelleZelle"/>
            </w:pPr>
          </w:p>
        </w:tc>
      </w:tr>
      <w:tr w:rsidR="006830C0" w:rsidRPr="00EE52A3" w:rsidTr="006E4332">
        <w:tc>
          <w:tcPr>
            <w:tcW w:w="4672" w:type="dxa"/>
            <w:vAlign w:val="center"/>
          </w:tcPr>
          <w:p w:rsidR="006830C0" w:rsidRPr="00EE52A3" w:rsidRDefault="006830C0" w:rsidP="00FE5BCE">
            <w:pPr>
              <w:pStyle w:val="TabelleZelle"/>
            </w:pPr>
            <w:r w:rsidRPr="00EE52A3">
              <w:t>Überschrift 1 Nummeriert</w:t>
            </w:r>
          </w:p>
        </w:tc>
        <w:tc>
          <w:tcPr>
            <w:tcW w:w="4672" w:type="dxa"/>
            <w:vAlign w:val="center"/>
          </w:tcPr>
          <w:p w:rsidR="006830C0" w:rsidRPr="00EE52A3" w:rsidRDefault="006830C0" w:rsidP="00FE5BCE">
            <w:pPr>
              <w:pStyle w:val="TabelleZelle"/>
            </w:pPr>
            <w:r w:rsidRPr="00EE52A3">
              <w:t>Schriftart: Roboto Condensed, 14 Pt., Fett</w:t>
            </w:r>
          </w:p>
          <w:p w:rsidR="006830C0" w:rsidRPr="00EE52A3" w:rsidRDefault="006830C0" w:rsidP="00FE5BCE">
            <w:pPr>
              <w:pStyle w:val="TabelleZelle"/>
            </w:pPr>
            <w:r w:rsidRPr="00EE52A3">
              <w:t>Einzug:</w:t>
            </w:r>
          </w:p>
          <w:p w:rsidR="006830C0" w:rsidRPr="00EE52A3" w:rsidRDefault="006830C0" w:rsidP="00FE5BCE">
            <w:pPr>
              <w:pStyle w:val="TabelleZelle"/>
            </w:pPr>
            <w:r w:rsidRPr="00EE52A3">
              <w:t xml:space="preserve">    Links:  0 cm</w:t>
            </w:r>
          </w:p>
          <w:p w:rsidR="006830C0" w:rsidRDefault="006830C0" w:rsidP="00FE5BCE">
            <w:pPr>
              <w:pStyle w:val="TabelleZelle"/>
            </w:pPr>
            <w:r w:rsidRPr="00EE52A3">
              <w:t xml:space="preserve">    Hängend:  1,</w:t>
            </w:r>
            <w:r>
              <w:t>1</w:t>
            </w:r>
            <w:r w:rsidRPr="00EE52A3">
              <w:t xml:space="preserve"> cm</w:t>
            </w:r>
          </w:p>
          <w:p w:rsidR="00E32425" w:rsidRPr="00EE52A3" w:rsidRDefault="00E32425" w:rsidP="00FE5BCE">
            <w:pPr>
              <w:pStyle w:val="TabelleZelle"/>
            </w:pPr>
          </w:p>
        </w:tc>
      </w:tr>
      <w:tr w:rsidR="006830C0" w:rsidRPr="00EE52A3" w:rsidTr="006E4332">
        <w:tc>
          <w:tcPr>
            <w:tcW w:w="4672" w:type="dxa"/>
            <w:vAlign w:val="center"/>
          </w:tcPr>
          <w:p w:rsidR="006830C0" w:rsidRPr="00EE52A3" w:rsidRDefault="006830C0" w:rsidP="00FE5BCE">
            <w:pPr>
              <w:pStyle w:val="TabelleZelle"/>
            </w:pPr>
            <w:r w:rsidRPr="00EE52A3">
              <w:t>Überschrift 2 Nummeriert</w:t>
            </w:r>
          </w:p>
        </w:tc>
        <w:tc>
          <w:tcPr>
            <w:tcW w:w="4672" w:type="dxa"/>
            <w:vAlign w:val="center"/>
          </w:tcPr>
          <w:p w:rsidR="006830C0" w:rsidRPr="00EE52A3" w:rsidRDefault="006830C0" w:rsidP="00FE5BCE">
            <w:pPr>
              <w:pStyle w:val="TabelleZelle"/>
            </w:pPr>
            <w:r w:rsidRPr="00EE52A3">
              <w:t>Schriftart: Roboto Condensed, 12 Pt., Fett</w:t>
            </w:r>
          </w:p>
          <w:p w:rsidR="006830C0" w:rsidRPr="00EE52A3" w:rsidRDefault="006830C0" w:rsidP="00FE5BCE">
            <w:pPr>
              <w:pStyle w:val="TabelleZelle"/>
            </w:pPr>
            <w:r w:rsidRPr="00EE52A3">
              <w:t>Einzug:</w:t>
            </w:r>
          </w:p>
          <w:p w:rsidR="006830C0" w:rsidRPr="00EE52A3" w:rsidRDefault="006830C0" w:rsidP="00FE5BCE">
            <w:pPr>
              <w:pStyle w:val="TabelleZelle"/>
            </w:pPr>
            <w:r w:rsidRPr="00EE52A3">
              <w:t xml:space="preserve">    Links:  0 cm</w:t>
            </w:r>
          </w:p>
          <w:p w:rsidR="006830C0" w:rsidRPr="00EE52A3" w:rsidRDefault="006830C0" w:rsidP="00FE5BCE">
            <w:pPr>
              <w:pStyle w:val="TabelleZelle"/>
            </w:pPr>
            <w:r w:rsidRPr="00EE52A3">
              <w:t xml:space="preserve">    Hängend:  1,</w:t>
            </w:r>
            <w:r>
              <w:t>1</w:t>
            </w:r>
            <w:r w:rsidRPr="00EE52A3">
              <w:t xml:space="preserve"> cm</w:t>
            </w:r>
          </w:p>
          <w:p w:rsidR="006830C0" w:rsidRPr="00EE52A3" w:rsidRDefault="006830C0" w:rsidP="00FE5BCE">
            <w:pPr>
              <w:pStyle w:val="TabelleZelle"/>
            </w:pPr>
            <w:r w:rsidRPr="00EE52A3">
              <w:t>Abstand:</w:t>
            </w:r>
          </w:p>
          <w:p w:rsidR="006830C0" w:rsidRPr="00EE52A3" w:rsidRDefault="006830C0" w:rsidP="00FE5BCE">
            <w:pPr>
              <w:pStyle w:val="TabelleZelle"/>
            </w:pPr>
            <w:r w:rsidRPr="00EE52A3">
              <w:t xml:space="preserve">    Vor:  0 Pt.</w:t>
            </w:r>
          </w:p>
          <w:p w:rsidR="006830C0" w:rsidRPr="00EE52A3" w:rsidRDefault="006830C0" w:rsidP="00FE5BCE">
            <w:pPr>
              <w:pStyle w:val="TabelleZelle"/>
            </w:pPr>
            <w:r w:rsidRPr="00EE52A3">
              <w:t xml:space="preserve">    Nach:  6 Pt.</w:t>
            </w:r>
          </w:p>
        </w:tc>
      </w:tr>
      <w:tr w:rsidR="006830C0" w:rsidRPr="00EE52A3" w:rsidTr="006E4332">
        <w:tc>
          <w:tcPr>
            <w:tcW w:w="4672" w:type="dxa"/>
            <w:vAlign w:val="center"/>
          </w:tcPr>
          <w:p w:rsidR="006830C0" w:rsidRPr="00EE52A3" w:rsidRDefault="006830C0" w:rsidP="00FE5BCE">
            <w:pPr>
              <w:pStyle w:val="TabelleZelle"/>
            </w:pPr>
            <w:r w:rsidRPr="00EE52A3">
              <w:t>Überschrift 3 Nummeriert</w:t>
            </w:r>
          </w:p>
        </w:tc>
        <w:tc>
          <w:tcPr>
            <w:tcW w:w="4672" w:type="dxa"/>
            <w:vAlign w:val="center"/>
          </w:tcPr>
          <w:p w:rsidR="006830C0" w:rsidRPr="00EE52A3" w:rsidRDefault="006830C0" w:rsidP="00FE5BCE">
            <w:pPr>
              <w:pStyle w:val="TabelleZelle"/>
            </w:pPr>
            <w:r w:rsidRPr="00EE52A3">
              <w:t>Schriftart: Roboto Condensed, 12 Pt., Fett</w:t>
            </w:r>
          </w:p>
          <w:p w:rsidR="006830C0" w:rsidRPr="00EE52A3" w:rsidRDefault="006830C0" w:rsidP="00FE5BCE">
            <w:pPr>
              <w:pStyle w:val="TabelleZelle"/>
            </w:pPr>
            <w:r w:rsidRPr="00EE52A3">
              <w:t>Einzug:</w:t>
            </w:r>
          </w:p>
          <w:p w:rsidR="006830C0" w:rsidRPr="00EE52A3" w:rsidRDefault="006830C0" w:rsidP="00FE5BCE">
            <w:pPr>
              <w:pStyle w:val="TabelleZelle"/>
            </w:pPr>
            <w:r w:rsidRPr="00EE52A3">
              <w:t xml:space="preserve">    Links:  0 cm</w:t>
            </w:r>
          </w:p>
          <w:p w:rsidR="006830C0" w:rsidRPr="00EE52A3" w:rsidRDefault="006830C0" w:rsidP="00FE5BCE">
            <w:pPr>
              <w:pStyle w:val="TabelleZelle"/>
            </w:pPr>
            <w:r w:rsidRPr="00EE52A3">
              <w:lastRenderedPageBreak/>
              <w:t xml:space="preserve">    Hängend:  1,</w:t>
            </w:r>
            <w:r>
              <w:t>1</w:t>
            </w:r>
            <w:r w:rsidRPr="00EE52A3">
              <w:t xml:space="preserve"> cm</w:t>
            </w:r>
          </w:p>
          <w:p w:rsidR="006830C0" w:rsidRPr="00EE52A3" w:rsidRDefault="006830C0" w:rsidP="00FE5BCE">
            <w:pPr>
              <w:pStyle w:val="TabelleZelle"/>
            </w:pPr>
            <w:r w:rsidRPr="00EE52A3">
              <w:t>Abstand:</w:t>
            </w:r>
          </w:p>
          <w:p w:rsidR="006830C0" w:rsidRPr="00EE52A3" w:rsidRDefault="006830C0" w:rsidP="00FE5BCE">
            <w:pPr>
              <w:pStyle w:val="TabelleZelle"/>
            </w:pPr>
            <w:r w:rsidRPr="00EE52A3">
              <w:t xml:space="preserve">    Vor:  0 Pt.</w:t>
            </w:r>
          </w:p>
          <w:p w:rsidR="006830C0" w:rsidRPr="00EE52A3" w:rsidRDefault="006830C0" w:rsidP="00FE5BCE">
            <w:pPr>
              <w:pStyle w:val="TabelleZelle"/>
            </w:pPr>
            <w:r w:rsidRPr="00EE52A3">
              <w:t xml:space="preserve">    Nach:  6 Pt.</w:t>
            </w:r>
          </w:p>
        </w:tc>
      </w:tr>
      <w:tr w:rsidR="006830C0" w:rsidRPr="00EE52A3" w:rsidTr="006E4332">
        <w:tc>
          <w:tcPr>
            <w:tcW w:w="4672" w:type="dxa"/>
            <w:vAlign w:val="center"/>
          </w:tcPr>
          <w:p w:rsidR="006830C0" w:rsidRPr="00EE52A3" w:rsidRDefault="006830C0" w:rsidP="00FE5BCE">
            <w:pPr>
              <w:pStyle w:val="TabelleZelle"/>
            </w:pPr>
            <w:r w:rsidRPr="00EE52A3">
              <w:lastRenderedPageBreak/>
              <w:t>Überschrift 4 Nummeriert</w:t>
            </w:r>
          </w:p>
        </w:tc>
        <w:tc>
          <w:tcPr>
            <w:tcW w:w="4672" w:type="dxa"/>
            <w:vAlign w:val="center"/>
          </w:tcPr>
          <w:p w:rsidR="006830C0" w:rsidRPr="00EE52A3" w:rsidRDefault="006830C0" w:rsidP="00FE5BCE">
            <w:pPr>
              <w:pStyle w:val="TabelleZelle"/>
            </w:pPr>
            <w:r w:rsidRPr="00EE52A3">
              <w:t>Schriftart: Roboto Condensed, 11 Pt., Nicht Fett</w:t>
            </w:r>
          </w:p>
          <w:p w:rsidR="006830C0" w:rsidRPr="00EE52A3" w:rsidRDefault="006830C0" w:rsidP="00FE5BCE">
            <w:pPr>
              <w:pStyle w:val="TabelleZelle"/>
            </w:pPr>
            <w:r w:rsidRPr="00EE52A3">
              <w:t>Einzug:</w:t>
            </w:r>
          </w:p>
          <w:p w:rsidR="006830C0" w:rsidRPr="00EE52A3" w:rsidRDefault="006830C0" w:rsidP="00FE5BCE">
            <w:pPr>
              <w:pStyle w:val="TabelleZelle"/>
            </w:pPr>
            <w:r w:rsidRPr="00EE52A3">
              <w:t xml:space="preserve">    Links:  0 cm</w:t>
            </w:r>
          </w:p>
          <w:p w:rsidR="006830C0" w:rsidRPr="00EE52A3" w:rsidRDefault="006830C0" w:rsidP="00FE5BCE">
            <w:pPr>
              <w:pStyle w:val="TabelleZelle"/>
            </w:pPr>
            <w:r w:rsidRPr="00EE52A3">
              <w:t xml:space="preserve">    Hängend:  1,5 cm</w:t>
            </w:r>
          </w:p>
          <w:p w:rsidR="006830C0" w:rsidRPr="00EE52A3" w:rsidRDefault="006830C0" w:rsidP="00FE5BCE">
            <w:pPr>
              <w:pStyle w:val="TabelleZelle"/>
            </w:pPr>
            <w:r w:rsidRPr="00EE52A3">
              <w:t>Abstand:</w:t>
            </w:r>
          </w:p>
          <w:p w:rsidR="006830C0" w:rsidRPr="00EE52A3" w:rsidRDefault="006830C0" w:rsidP="00FE5BCE">
            <w:pPr>
              <w:pStyle w:val="TabelleZelle"/>
            </w:pPr>
            <w:r w:rsidRPr="00EE52A3">
              <w:t xml:space="preserve">    Vor:  0 Pt.</w:t>
            </w:r>
          </w:p>
          <w:p w:rsidR="006830C0" w:rsidRPr="00EE52A3" w:rsidRDefault="006830C0" w:rsidP="00FE5BCE">
            <w:pPr>
              <w:pStyle w:val="TabelleZelle"/>
            </w:pPr>
            <w:r w:rsidRPr="00EE52A3">
              <w:t xml:space="preserve">    Nach:  6 Pt.</w:t>
            </w:r>
          </w:p>
        </w:tc>
      </w:tr>
      <w:tr w:rsidR="006830C0" w:rsidRPr="00EE52A3" w:rsidTr="006E4332">
        <w:tc>
          <w:tcPr>
            <w:tcW w:w="4672" w:type="dxa"/>
            <w:vAlign w:val="center"/>
          </w:tcPr>
          <w:p w:rsidR="006830C0" w:rsidRPr="00EE52A3" w:rsidRDefault="006830C0" w:rsidP="00FE5BCE">
            <w:pPr>
              <w:pStyle w:val="TabelleZelle"/>
            </w:pPr>
            <w:r w:rsidRPr="00EE52A3">
              <w:t>Überschrift Anlage</w:t>
            </w:r>
          </w:p>
        </w:tc>
        <w:tc>
          <w:tcPr>
            <w:tcW w:w="4672" w:type="dxa"/>
            <w:vAlign w:val="center"/>
          </w:tcPr>
          <w:p w:rsidR="006830C0" w:rsidRPr="00EE52A3" w:rsidRDefault="006830C0" w:rsidP="00FE5BCE">
            <w:pPr>
              <w:pStyle w:val="TabelleZelle"/>
            </w:pPr>
            <w:r w:rsidRPr="00EE52A3">
              <w:t>Schriftart: Roboto Condensed, 14 Pt., Fett</w:t>
            </w:r>
          </w:p>
          <w:p w:rsidR="006830C0" w:rsidRPr="00EE52A3" w:rsidRDefault="006830C0" w:rsidP="00FE5BCE">
            <w:pPr>
              <w:pStyle w:val="TabelleZelle"/>
            </w:pPr>
            <w:r w:rsidRPr="00EE52A3">
              <w:t>Einzug:</w:t>
            </w:r>
          </w:p>
          <w:p w:rsidR="006830C0" w:rsidRPr="00EE52A3" w:rsidRDefault="006830C0" w:rsidP="00FE5BCE">
            <w:pPr>
              <w:pStyle w:val="TabelleZelle"/>
            </w:pPr>
            <w:r w:rsidRPr="00EE52A3">
              <w:t xml:space="preserve">    Links:  0 cm</w:t>
            </w:r>
          </w:p>
          <w:p w:rsidR="006830C0" w:rsidRPr="00EE52A3" w:rsidRDefault="006830C0" w:rsidP="00FE5BCE">
            <w:pPr>
              <w:pStyle w:val="TabelleZelle"/>
            </w:pPr>
            <w:r w:rsidRPr="00EE52A3">
              <w:t xml:space="preserve">    Hängend:  1,5 cm</w:t>
            </w:r>
          </w:p>
        </w:tc>
      </w:tr>
      <w:tr w:rsidR="006830C0" w:rsidRPr="00EE52A3" w:rsidTr="006E4332">
        <w:tc>
          <w:tcPr>
            <w:tcW w:w="4672" w:type="dxa"/>
            <w:vAlign w:val="center"/>
          </w:tcPr>
          <w:p w:rsidR="006830C0" w:rsidRPr="00EE52A3" w:rsidRDefault="006830C0" w:rsidP="00FE5BCE">
            <w:pPr>
              <w:pStyle w:val="TabelleZelle"/>
            </w:pPr>
            <w:r w:rsidRPr="00EE52A3">
              <w:t>Zitat</w:t>
            </w:r>
          </w:p>
        </w:tc>
        <w:tc>
          <w:tcPr>
            <w:tcW w:w="4672" w:type="dxa"/>
            <w:vAlign w:val="center"/>
          </w:tcPr>
          <w:p w:rsidR="006830C0" w:rsidRPr="00EE52A3" w:rsidRDefault="006830C0" w:rsidP="00FE5BCE">
            <w:pPr>
              <w:pStyle w:val="TabelleZelle"/>
            </w:pPr>
            <w:r w:rsidRPr="00EE52A3">
              <w:t>Schriftart: Kursiv</w:t>
            </w:r>
          </w:p>
          <w:p w:rsidR="006830C0" w:rsidRPr="00EE52A3" w:rsidRDefault="006830C0" w:rsidP="00FE5BCE">
            <w:pPr>
              <w:pStyle w:val="TabelleZelle"/>
            </w:pPr>
            <w:r w:rsidRPr="00EE52A3">
              <w:t xml:space="preserve">    Basierend auf: Text</w:t>
            </w:r>
          </w:p>
        </w:tc>
      </w:tr>
      <w:tr w:rsidR="006830C0" w:rsidRPr="00EE52A3" w:rsidTr="006E4332">
        <w:tc>
          <w:tcPr>
            <w:tcW w:w="4672" w:type="dxa"/>
            <w:vAlign w:val="center"/>
          </w:tcPr>
          <w:p w:rsidR="006830C0" w:rsidRPr="00EE52A3" w:rsidRDefault="006830C0" w:rsidP="00FE5BCE">
            <w:pPr>
              <w:pStyle w:val="TabelleZelle"/>
            </w:pPr>
            <w:r w:rsidRPr="00EE52A3">
              <w:t>Zitat Abschnitt</w:t>
            </w:r>
          </w:p>
        </w:tc>
        <w:tc>
          <w:tcPr>
            <w:tcW w:w="4672" w:type="dxa"/>
            <w:vAlign w:val="center"/>
          </w:tcPr>
          <w:p w:rsidR="006830C0" w:rsidRPr="00EE52A3" w:rsidRDefault="006830C0" w:rsidP="00FE5BCE">
            <w:pPr>
              <w:pStyle w:val="TabelleZelle"/>
            </w:pPr>
            <w:r w:rsidRPr="00EE52A3">
              <w:t>Schriftart: Kursiv</w:t>
            </w:r>
          </w:p>
          <w:p w:rsidR="006830C0" w:rsidRPr="00EE52A3" w:rsidRDefault="006830C0" w:rsidP="00FE5BCE">
            <w:pPr>
              <w:pStyle w:val="TabelleZelle"/>
            </w:pPr>
            <w:r w:rsidRPr="00EE52A3">
              <w:t>Einzug:</w:t>
            </w:r>
          </w:p>
          <w:p w:rsidR="006830C0" w:rsidRPr="00EE52A3" w:rsidRDefault="006830C0" w:rsidP="00FE5BCE">
            <w:pPr>
              <w:pStyle w:val="TabelleZelle"/>
            </w:pPr>
            <w:r w:rsidRPr="00EE52A3">
              <w:t xml:space="preserve">    Links:  2,5 cm</w:t>
            </w:r>
          </w:p>
          <w:p w:rsidR="006830C0" w:rsidRPr="00EE52A3" w:rsidRDefault="006830C0" w:rsidP="00FE5BCE">
            <w:pPr>
              <w:pStyle w:val="TabelleZelle"/>
            </w:pPr>
            <w:r w:rsidRPr="00EE52A3">
              <w:t xml:space="preserve">    Rechts:  2,5 cm</w:t>
            </w:r>
          </w:p>
          <w:p w:rsidR="006830C0" w:rsidRPr="00EE52A3" w:rsidRDefault="006830C0" w:rsidP="00FE5BCE">
            <w:pPr>
              <w:pStyle w:val="TabelleZelle"/>
            </w:pPr>
            <w:r w:rsidRPr="00EE52A3">
              <w:t xml:space="preserve">    Basierend auf: Text</w:t>
            </w:r>
          </w:p>
        </w:tc>
      </w:tr>
      <w:tr w:rsidR="006830C0" w:rsidRPr="00EE52A3" w:rsidTr="006E4332">
        <w:tc>
          <w:tcPr>
            <w:tcW w:w="4672" w:type="dxa"/>
            <w:vAlign w:val="center"/>
          </w:tcPr>
          <w:p w:rsidR="006830C0" w:rsidRPr="00EE52A3" w:rsidRDefault="006830C0" w:rsidP="00FE5BCE">
            <w:pPr>
              <w:pStyle w:val="TabelleZelle"/>
            </w:pPr>
            <w:r w:rsidRPr="00EE52A3">
              <w:t>Zitat Abschnitt Quelle</w:t>
            </w:r>
          </w:p>
        </w:tc>
        <w:tc>
          <w:tcPr>
            <w:tcW w:w="4672" w:type="dxa"/>
            <w:vAlign w:val="center"/>
          </w:tcPr>
          <w:p w:rsidR="006830C0" w:rsidRPr="00EE52A3" w:rsidRDefault="006830C0" w:rsidP="00FE5BCE">
            <w:pPr>
              <w:pStyle w:val="TabelleZelle"/>
            </w:pPr>
            <w:r w:rsidRPr="00EE52A3">
              <w:t>Einzug:</w:t>
            </w:r>
          </w:p>
          <w:p w:rsidR="006830C0" w:rsidRPr="00EE52A3" w:rsidRDefault="006830C0" w:rsidP="00FE5BCE">
            <w:pPr>
              <w:pStyle w:val="TabelleZelle"/>
            </w:pPr>
            <w:r w:rsidRPr="00EE52A3">
              <w:t xml:space="preserve">    Links:  2,5 cm</w:t>
            </w:r>
          </w:p>
          <w:p w:rsidR="006830C0" w:rsidRPr="00EE52A3" w:rsidRDefault="006830C0" w:rsidP="00FE5BCE">
            <w:pPr>
              <w:pStyle w:val="TabelleZelle"/>
            </w:pPr>
            <w:r w:rsidRPr="00EE52A3">
              <w:t xml:space="preserve">    Rechts:  2,5 cm</w:t>
            </w:r>
          </w:p>
          <w:p w:rsidR="006830C0" w:rsidRPr="00EE52A3" w:rsidRDefault="006830C0" w:rsidP="00FE5BCE">
            <w:pPr>
              <w:pStyle w:val="TabelleZelle"/>
            </w:pPr>
            <w:r w:rsidRPr="00EE52A3">
              <w:t>Rechtsbündig</w:t>
            </w:r>
          </w:p>
          <w:p w:rsidR="006830C0" w:rsidRPr="00EE52A3" w:rsidRDefault="006830C0" w:rsidP="00FE5BCE">
            <w:pPr>
              <w:pStyle w:val="TabelleZelle"/>
            </w:pPr>
            <w:r w:rsidRPr="00EE52A3">
              <w:t xml:space="preserve">    Basierend auf: Text</w:t>
            </w:r>
          </w:p>
        </w:tc>
      </w:tr>
      <w:tr w:rsidR="006830C0" w:rsidRPr="00EE52A3" w:rsidTr="006E4332">
        <w:tc>
          <w:tcPr>
            <w:tcW w:w="4672" w:type="dxa"/>
            <w:vAlign w:val="center"/>
          </w:tcPr>
          <w:p w:rsidR="006830C0" w:rsidRPr="00EE52A3" w:rsidRDefault="006830C0" w:rsidP="00FE5BCE">
            <w:pPr>
              <w:pStyle w:val="TabelleZelle"/>
            </w:pPr>
            <w:r w:rsidRPr="00EE52A3">
              <w:t>Zitat Kapitel</w:t>
            </w:r>
          </w:p>
        </w:tc>
        <w:tc>
          <w:tcPr>
            <w:tcW w:w="4672" w:type="dxa"/>
            <w:vAlign w:val="center"/>
          </w:tcPr>
          <w:p w:rsidR="006830C0" w:rsidRPr="00EE52A3" w:rsidRDefault="006830C0" w:rsidP="00FE5BCE">
            <w:pPr>
              <w:pStyle w:val="TabelleZelle"/>
            </w:pPr>
            <w:r>
              <w:t>Schriftart: 9</w:t>
            </w:r>
            <w:r w:rsidRPr="00EE52A3">
              <w:t xml:space="preserve"> Pt., Kursiv,</w:t>
            </w:r>
          </w:p>
          <w:p w:rsidR="006830C0" w:rsidRPr="00EE52A3" w:rsidRDefault="006830C0" w:rsidP="00FE5BCE">
            <w:pPr>
              <w:pStyle w:val="TabelleZelle"/>
            </w:pPr>
            <w:r w:rsidRPr="00EE52A3">
              <w:t>Einzug:</w:t>
            </w:r>
          </w:p>
          <w:p w:rsidR="006830C0" w:rsidRPr="00EE52A3" w:rsidRDefault="006830C0" w:rsidP="00FE5BCE">
            <w:pPr>
              <w:pStyle w:val="TabelleZelle"/>
            </w:pPr>
            <w:r>
              <w:t xml:space="preserve">    Links:  8</w:t>
            </w:r>
            <w:r w:rsidRPr="00EE52A3">
              <w:t xml:space="preserve"> cm</w:t>
            </w:r>
          </w:p>
          <w:p w:rsidR="006830C0" w:rsidRPr="00EE52A3" w:rsidRDefault="006830C0" w:rsidP="00FE5BCE">
            <w:pPr>
              <w:pStyle w:val="TabelleZelle"/>
            </w:pPr>
            <w:r w:rsidRPr="00EE52A3">
              <w:t>Rechtsbündig</w:t>
            </w:r>
          </w:p>
          <w:p w:rsidR="006830C0" w:rsidRPr="00EE52A3" w:rsidRDefault="006830C0" w:rsidP="00FE5BCE">
            <w:pPr>
              <w:pStyle w:val="TabelleZelle"/>
            </w:pPr>
            <w:r w:rsidRPr="00EE52A3">
              <w:t xml:space="preserve">    Basierend auf: Text</w:t>
            </w:r>
          </w:p>
        </w:tc>
      </w:tr>
    </w:tbl>
    <w:p w:rsidR="00FB31A5" w:rsidRDefault="00FB31A5" w:rsidP="00FB31A5">
      <w:pPr>
        <w:pStyle w:val="Text"/>
      </w:pPr>
    </w:p>
    <w:p w:rsidR="00FB31A5" w:rsidRPr="00FB31A5" w:rsidRDefault="00FB31A5" w:rsidP="00FB31A5">
      <w:pPr>
        <w:pStyle w:val="Text"/>
        <w:sectPr w:rsidR="00FB31A5" w:rsidRPr="00FB31A5" w:rsidSect="00E32425">
          <w:headerReference w:type="default" r:id="rId29"/>
          <w:pgSz w:w="11906" w:h="16838" w:code="9"/>
          <w:pgMar w:top="1134" w:right="1134" w:bottom="1134" w:left="1418" w:header="709" w:footer="737" w:gutter="0"/>
          <w:pgNumType w:start="1"/>
          <w:cols w:space="708"/>
          <w:docGrid w:linePitch="360"/>
        </w:sectPr>
      </w:pPr>
    </w:p>
    <w:p w:rsidR="006830C0" w:rsidRDefault="006830C0" w:rsidP="006830C0">
      <w:pPr>
        <w:pStyle w:val="berschrift1"/>
      </w:pPr>
      <w:bookmarkStart w:id="78" w:name="_Toc406498928"/>
      <w:bookmarkStart w:id="79" w:name="_Toc82179789"/>
      <w:r>
        <w:lastRenderedPageBreak/>
        <w:t>Selbstständigkeitserklärung</w:t>
      </w:r>
      <w:bookmarkEnd w:id="78"/>
      <w:bookmarkEnd w:id="79"/>
    </w:p>
    <w:p w:rsidR="00236AFA" w:rsidRDefault="00236AFA" w:rsidP="006830C0">
      <w:pPr>
        <w:pStyle w:val="Text"/>
      </w:pPr>
    </w:p>
    <w:p w:rsidR="006830C0" w:rsidRDefault="00236AFA" w:rsidP="006830C0">
      <w:pPr>
        <w:pStyle w:val="Text"/>
      </w:pPr>
      <w:r>
        <w:t xml:space="preserve">Zur </w:t>
      </w:r>
      <w:r w:rsidR="00A668FA">
        <w:t xml:space="preserve">Selbstständigkeitserklärung ist </w:t>
      </w:r>
      <w:r>
        <w:t xml:space="preserve">das </w:t>
      </w:r>
      <w:hyperlink r:id="rId30" w:history="1">
        <w:r w:rsidR="00A668FA" w:rsidRPr="00130EA8">
          <w:rPr>
            <w:rStyle w:val="Hyperlink"/>
          </w:rPr>
          <w:t>Dokument des ZPA</w:t>
        </w:r>
      </w:hyperlink>
      <w:r w:rsidR="00A668FA">
        <w:rPr>
          <w:i/>
        </w:rPr>
        <w:t xml:space="preserve"> </w:t>
      </w:r>
      <w:r w:rsidR="00130EA8">
        <w:t xml:space="preserve">auszufüllen und </w:t>
      </w:r>
      <w:r>
        <w:t>hier ein</w:t>
      </w:r>
      <w:r w:rsidR="00130EA8">
        <w:t>zufügen.</w:t>
      </w:r>
    </w:p>
    <w:p w:rsidR="00130EA8" w:rsidRPr="00A668FA" w:rsidRDefault="00130EA8" w:rsidP="00130EA8">
      <w:pPr>
        <w:pStyle w:val="TextIndent"/>
        <w:ind w:left="0"/>
      </w:pPr>
    </w:p>
    <w:p w:rsidR="006830C0" w:rsidRPr="00A668FA" w:rsidRDefault="006830C0" w:rsidP="006830C0">
      <w:pPr>
        <w:pStyle w:val="Text"/>
      </w:pPr>
    </w:p>
    <w:p w:rsidR="006830C0" w:rsidRPr="00A668FA" w:rsidRDefault="006830C0" w:rsidP="006830C0">
      <w:pPr>
        <w:pStyle w:val="Text"/>
        <w:sectPr w:rsidR="006830C0" w:rsidRPr="00A668FA" w:rsidSect="003537B2">
          <w:pgSz w:w="11906" w:h="16838" w:code="9"/>
          <w:pgMar w:top="1134" w:right="1134" w:bottom="1701" w:left="1418" w:header="709" w:footer="851" w:gutter="0"/>
          <w:pgNumType w:start="1"/>
          <w:cols w:space="708"/>
          <w:docGrid w:linePitch="360"/>
        </w:sectPr>
      </w:pPr>
    </w:p>
    <w:p w:rsidR="006830C0" w:rsidRPr="00611EE8" w:rsidRDefault="006830C0" w:rsidP="006830C0">
      <w:pPr>
        <w:pStyle w:val="Text"/>
        <w:rPr>
          <w:b/>
          <w:sz w:val="28"/>
        </w:rPr>
      </w:pPr>
      <w:r w:rsidRPr="00611EE8">
        <w:rPr>
          <w:b/>
          <w:sz w:val="28"/>
        </w:rPr>
        <w:lastRenderedPageBreak/>
        <w:t>Thesen</w:t>
      </w:r>
    </w:p>
    <w:p w:rsidR="006830C0" w:rsidRPr="005747F7" w:rsidRDefault="006830C0" w:rsidP="006830C0">
      <w:pPr>
        <w:pStyle w:val="Text"/>
      </w:pPr>
      <w:r>
        <w:t>(optional)</w:t>
      </w:r>
    </w:p>
    <w:p w:rsidR="006E4332" w:rsidRDefault="006E4332"/>
    <w:sectPr w:rsidR="006E4332" w:rsidSect="003537B2">
      <w:footerReference w:type="default" r:id="rId31"/>
      <w:pgSz w:w="11906" w:h="16838" w:code="9"/>
      <w:pgMar w:top="1134" w:right="1134" w:bottom="1701" w:left="1418" w:header="709"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5CD6" w:rsidRDefault="00D75CD6" w:rsidP="006830C0">
      <w:pPr>
        <w:spacing w:after="0" w:line="240" w:lineRule="auto"/>
      </w:pPr>
      <w:r>
        <w:separator/>
      </w:r>
    </w:p>
  </w:endnote>
  <w:endnote w:type="continuationSeparator" w:id="0">
    <w:p w:rsidR="00D75CD6" w:rsidRDefault="00D75CD6" w:rsidP="00683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Roboto Light">
    <w:altName w:val="Times New Roman"/>
    <w:panose1 w:val="02000000000000000000"/>
    <w:charset w:val="00"/>
    <w:family w:val="auto"/>
    <w:pitch w:val="variable"/>
    <w:sig w:usb0="E00002FF" w:usb1="5000205B" w:usb2="00000020" w:usb3="00000000" w:csb0="0000019F" w:csb1="00000000"/>
    <w:embedRegular r:id="rId1" w:fontKey="{110327D8-A777-481A-B8A8-7079B2D46A9A}"/>
    <w:embedBold r:id="rId2" w:fontKey="{94E8128A-B071-4AF5-80A9-F1CA88F472D6}"/>
    <w:embedItalic r:id="rId3" w:fontKey="{7B4958C4-9869-4378-8D38-42A4AFA3E3BE}"/>
    <w:embedBoldItalic r:id="rId4" w:fontKey="{CDB834DC-63C6-4B63-BA68-04F62C10745C}"/>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5" w:fontKey="{63A810C7-82E0-44EE-B033-4112E77FF681}"/>
    <w:embedBold r:id="rId6" w:fontKey="{0D1CADEC-DD86-4738-A88B-22317473CBFF}"/>
  </w:font>
  <w:font w:name="Roboto Condensed">
    <w:panose1 w:val="02000000000000000000"/>
    <w:charset w:val="00"/>
    <w:family w:val="auto"/>
    <w:pitch w:val="variable"/>
    <w:sig w:usb0="E00002FF" w:usb1="5000205B" w:usb2="00000020" w:usb3="00000000" w:csb0="0000019F" w:csb1="00000000"/>
    <w:embedRegular r:id="rId7" w:fontKey="{5DD4E862-AA79-4629-9EFF-83C3BC7DADA9}"/>
    <w:embedBold r:id="rId8" w:fontKey="{8C02B39B-E27D-4CFE-A15F-88B763F014B6}"/>
  </w:font>
  <w:font w:name="Arial">
    <w:panose1 w:val="020B0604020202020204"/>
    <w:charset w:val="00"/>
    <w:family w:val="swiss"/>
    <w:pitch w:val="variable"/>
    <w:sig w:usb0="E0002EFF" w:usb1="C000785B" w:usb2="00000009" w:usb3="00000000" w:csb0="000001FF" w:csb1="00000000"/>
  </w:font>
  <w:font w:name="Roboto Condensed Light">
    <w:panose1 w:val="02000000000000000000"/>
    <w:charset w:val="00"/>
    <w:family w:val="auto"/>
    <w:pitch w:val="variable"/>
    <w:sig w:usb0="E00002FF" w:usb1="5000205B" w:usb2="00000020" w:usb3="00000000" w:csb0="0000019F" w:csb1="00000000"/>
    <w:embedBold r:id="rId9" w:fontKey="{A50BDA46-7767-4AFF-A115-FFC36E7CA24D}"/>
    <w:embedItalic r:id="rId10" w:fontKey="{7CE0887B-C81D-4D8D-BE19-645943D9F3F6}"/>
  </w:font>
  <w:font w:name="Constantia">
    <w:panose1 w:val="02030602050306030303"/>
    <w:charset w:val="00"/>
    <w:family w:val="roman"/>
    <w:pitch w:val="variable"/>
    <w:sig w:usb0="A00002EF" w:usb1="4000204B" w:usb2="00000000" w:usb3="00000000" w:csb0="0000019F" w:csb1="00000000"/>
    <w:embedRegular r:id="rId11" w:fontKey="{3E5EC71E-DC3A-4745-84ED-3D5B64F9F4D5}"/>
  </w:font>
  <w:font w:name="Corbel">
    <w:panose1 w:val="020B0503020204020204"/>
    <w:charset w:val="00"/>
    <w:family w:val="swiss"/>
    <w:pitch w:val="variable"/>
    <w:sig w:usb0="A00002EF" w:usb1="4000A44B" w:usb2="00000000" w:usb3="00000000" w:csb0="0000019F" w:csb1="00000000"/>
    <w:embedRegular r:id="rId12" w:fontKey="{FADDF26E-9D67-459E-975B-88B0E4D55E51}"/>
  </w:font>
  <w:font w:name="Tahoma">
    <w:panose1 w:val="020B0604030504040204"/>
    <w:charset w:val="00"/>
    <w:family w:val="swiss"/>
    <w:pitch w:val="variable"/>
    <w:sig w:usb0="E1002EFF" w:usb1="C000605B" w:usb2="00000029" w:usb3="00000000" w:csb0="000101FF" w:csb1="00000000"/>
    <w:embedRegular r:id="rId13" w:fontKey="{708B44A9-A9C7-420B-9867-72DF11E8308C}"/>
  </w:font>
  <w:font w:name="Calibri Light">
    <w:panose1 w:val="020F0302020204030204"/>
    <w:charset w:val="00"/>
    <w:family w:val="swiss"/>
    <w:pitch w:val="variable"/>
    <w:sig w:usb0="E0002AFF" w:usb1="C000247B" w:usb2="00000009" w:usb3="00000000" w:csb0="000001FF" w:csb1="00000000"/>
    <w:embedRegular r:id="rId14" w:fontKey="{99671D73-1E0C-4236-94AB-04A9FAB35498}"/>
    <w:embedBold r:id="rId15" w:fontKey="{73FF9416-B538-432D-AD35-7F0BEF80111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5CD6" w:rsidRDefault="00D75CD6" w:rsidP="006E4332">
    <w:pPr>
      <w:pStyle w:val="Fuzeile"/>
    </w:pPr>
    <w:r>
      <w:fldChar w:fldCharType="begin"/>
    </w:r>
    <w:r>
      <w:instrText>PAGE   \* MERGEFORMAT</w:instrText>
    </w:r>
    <w:r>
      <w:fldChar w:fldCharType="separate"/>
    </w:r>
    <w:r>
      <w:rPr>
        <w:noProof/>
      </w:rPr>
      <w:t>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5CD6" w:rsidRDefault="00D75CD6" w:rsidP="006E4332">
    <w:pPr>
      <w:pStyle w:val="Fuzeile"/>
    </w:pPr>
    <w:r>
      <w:fldChar w:fldCharType="begin"/>
    </w:r>
    <w:r>
      <w:instrText>PAGE   \* MERGEFORMAT</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8234723"/>
      <w:docPartObj>
        <w:docPartGallery w:val="Page Numbers (Bottom of Page)"/>
        <w:docPartUnique/>
      </w:docPartObj>
    </w:sdtPr>
    <w:sdtEndPr/>
    <w:sdtContent>
      <w:p w:rsidR="00D75CD6" w:rsidRPr="005747F7" w:rsidRDefault="00D75CD6" w:rsidP="006E4332">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5CD6" w:rsidRDefault="00D75CD6" w:rsidP="006830C0">
      <w:pPr>
        <w:spacing w:after="0" w:line="240" w:lineRule="auto"/>
      </w:pPr>
      <w:r>
        <w:separator/>
      </w:r>
    </w:p>
  </w:footnote>
  <w:footnote w:type="continuationSeparator" w:id="0">
    <w:p w:rsidR="00D75CD6" w:rsidRDefault="00D75CD6" w:rsidP="006830C0">
      <w:pPr>
        <w:spacing w:after="0" w:line="240" w:lineRule="auto"/>
      </w:pPr>
      <w:r>
        <w:continuationSeparator/>
      </w:r>
    </w:p>
  </w:footnote>
  <w:footnote w:id="1">
    <w:p w:rsidR="00D75CD6" w:rsidRDefault="00D75CD6" w:rsidP="006830C0">
      <w:pPr>
        <w:pStyle w:val="Funotentext"/>
      </w:pPr>
      <w:r>
        <w:rPr>
          <w:rStyle w:val="Funotenzeichen"/>
        </w:rPr>
        <w:footnoteRef/>
      </w:r>
      <w:r>
        <w:t xml:space="preserve"> Eine Übersicht der verwendeten Formatvorlagen findet sich in der </w:t>
      </w:r>
      <w:r>
        <w:fldChar w:fldCharType="begin"/>
      </w:r>
      <w:r>
        <w:instrText xml:space="preserve"> REF _Ref409785559 \w \h </w:instrText>
      </w:r>
      <w:r>
        <w:fldChar w:fldCharType="separate"/>
      </w:r>
      <w:r>
        <w:t>Anlage A</w:t>
      </w:r>
      <w:r>
        <w:fldChar w:fldCharType="end"/>
      </w:r>
      <w:r>
        <w:t>.</w:t>
      </w:r>
    </w:p>
  </w:footnote>
  <w:footnote w:id="2">
    <w:p w:rsidR="00D75CD6" w:rsidRDefault="00D75CD6" w:rsidP="006830C0">
      <w:pPr>
        <w:pStyle w:val="Funotentext"/>
      </w:pPr>
      <w:r>
        <w:rPr>
          <w:rStyle w:val="Funotenzeichen"/>
        </w:rPr>
        <w:footnoteRef/>
      </w:r>
      <w:r>
        <w:t xml:space="preserve"> Erläuternder Text in der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5CD6" w:rsidRPr="00985FAD" w:rsidRDefault="00D75CD6" w:rsidP="006E4332">
    <w:pPr>
      <w:pStyle w:val="Kopfzeile"/>
    </w:pPr>
    <w:r>
      <w:fldChar w:fldCharType="begin"/>
    </w:r>
    <w:r>
      <w:instrText xml:space="preserve"> PAGE  \* Arabic  \* MERGEFORMAT </w:instrText>
    </w:r>
    <w:r>
      <w:fldChar w:fldCharType="separate"/>
    </w:r>
    <w:r>
      <w:rPr>
        <w:noProof/>
      </w:rPr>
      <w:t>6</w:t>
    </w:r>
    <w:r>
      <w:rPr>
        <w:noProof/>
      </w:rPr>
      <w:fldChar w:fldCharType="end"/>
    </w:r>
    <w:r>
      <w:tab/>
    </w:r>
    <w:r>
      <w:tab/>
    </w:r>
    <w:r>
      <w:fldChar w:fldCharType="begin"/>
    </w:r>
    <w:r>
      <w:instrText xml:space="preserve"> STYLEREF  Ü1T  \* MERGEFORMAT </w:instrText>
    </w:r>
    <w:r>
      <w:fldChar w:fldCharType="separate"/>
    </w:r>
    <w:r>
      <w:rPr>
        <w:b/>
        <w:bCs/>
        <w:noProof/>
      </w:rPr>
      <w:t>Fehler! Verwenden Sie die Registerkarte 'Start', um Ü1T dem Text zuzuweisen, der hier angezeigt werden soll.</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5CD6" w:rsidRDefault="00D75CD6" w:rsidP="00BE0E61">
    <w:pPr>
      <w:pStyle w:val="Kopfzeil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5CD6" w:rsidRDefault="00D75CD6" w:rsidP="00BE0E61">
    <w:pPr>
      <w:pStyle w:val="Kopfzeile"/>
      <w:jc w:val="center"/>
    </w:pPr>
    <w:r>
      <w:t>Fügen Sie das Original der Aufgabenstellung (mit Unterschrift) an dieser Stelle in die Arbeit ein.</w:t>
    </w:r>
  </w:p>
  <w:p w:rsidR="00D75CD6" w:rsidRDefault="00D75CD6" w:rsidP="00BE0E61">
    <w:pPr>
      <w:pStyle w:val="Kopfzeile"/>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5CD6" w:rsidRDefault="00D75CD6" w:rsidP="00BE0E61">
    <w:pPr>
      <w:pStyle w:val="Kopfzeile"/>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5CD6" w:rsidRPr="00F94453" w:rsidRDefault="00D75CD6" w:rsidP="006E4332">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5CD6" w:rsidRPr="00F94453" w:rsidRDefault="00D75CD6" w:rsidP="006E433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B9269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3CA87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3F62B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0B04E7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702F4D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2F45CF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E3642E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82C99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E9EE8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C0062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4B573D"/>
    <w:multiLevelType w:val="hybridMultilevel"/>
    <w:tmpl w:val="56C05E92"/>
    <w:lvl w:ilvl="0" w:tplc="A63860CE">
      <w:numFmt w:val="bullet"/>
      <w:lvlText w:val="-"/>
      <w:lvlJc w:val="left"/>
      <w:pPr>
        <w:ind w:left="720" w:hanging="360"/>
      </w:pPr>
      <w:rPr>
        <w:rFonts w:ascii="Roboto Light" w:eastAsia="Times New Roman" w:hAnsi="Roboto Light"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35E6C73"/>
    <w:multiLevelType w:val="hybridMultilevel"/>
    <w:tmpl w:val="AF5C116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77A1299"/>
    <w:multiLevelType w:val="multilevel"/>
    <w:tmpl w:val="F3D0FA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09AD54A7"/>
    <w:multiLevelType w:val="hybridMultilevel"/>
    <w:tmpl w:val="95D46FA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9DC74DF"/>
    <w:multiLevelType w:val="multilevel"/>
    <w:tmpl w:val="31226FA0"/>
    <w:lvl w:ilvl="0">
      <w:start w:val="1"/>
      <w:numFmt w:val="upperLetter"/>
      <w:lvlText w:val="Anhang %1"/>
      <w:lvlJc w:val="left"/>
      <w:pPr>
        <w:tabs>
          <w:tab w:val="num" w:pos="360"/>
        </w:tabs>
        <w:ind w:left="0" w:firstLine="0"/>
      </w:pPr>
      <w:rPr>
        <w:rFonts w:hint="default"/>
      </w:rPr>
    </w:lvl>
    <w:lvl w:ilvl="1">
      <w:start w:val="1"/>
      <w:numFmt w:val="decimal"/>
      <w:lvlText w:val="Anhang %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5" w15:restartNumberingAfterBreak="0">
    <w:nsid w:val="14071106"/>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82859A7"/>
    <w:multiLevelType w:val="hybridMultilevel"/>
    <w:tmpl w:val="4A921E76"/>
    <w:lvl w:ilvl="0" w:tplc="1D4C36A8">
      <w:start w:val="1"/>
      <w:numFmt w:val="upperLetter"/>
      <w:lvlText w:val="Anlage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8F22546"/>
    <w:multiLevelType w:val="hybridMultilevel"/>
    <w:tmpl w:val="704C9B96"/>
    <w:lvl w:ilvl="0" w:tplc="0407000F">
      <w:start w:val="1"/>
      <w:numFmt w:val="decimal"/>
      <w:lvlText w:val="%1."/>
      <w:lvlJc w:val="left"/>
      <w:pPr>
        <w:ind w:left="1077" w:hanging="360"/>
      </w:pPr>
      <w:rPr>
        <w:rFonts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18" w15:restartNumberingAfterBreak="0">
    <w:nsid w:val="1CCE3145"/>
    <w:multiLevelType w:val="hybridMultilevel"/>
    <w:tmpl w:val="CCAC987A"/>
    <w:lvl w:ilvl="0" w:tplc="0407000F">
      <w:start w:val="1"/>
      <w:numFmt w:val="decimal"/>
      <w:lvlText w:val="%1."/>
      <w:lvlJc w:val="left"/>
      <w:pPr>
        <w:tabs>
          <w:tab w:val="num" w:pos="720"/>
        </w:tabs>
        <w:ind w:left="720" w:hanging="360"/>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F7203C7"/>
    <w:multiLevelType w:val="hybridMultilevel"/>
    <w:tmpl w:val="2C285B7A"/>
    <w:lvl w:ilvl="0" w:tplc="5A4C68A4">
      <w:start w:val="1"/>
      <w:numFmt w:val="decimal"/>
      <w:lvlText w:val="%1"/>
      <w:lvlJc w:val="left"/>
      <w:pPr>
        <w:ind w:left="1077" w:hanging="360"/>
      </w:pPr>
      <w:rPr>
        <w:rFonts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0" w15:restartNumberingAfterBreak="0">
    <w:nsid w:val="22FC4ED3"/>
    <w:multiLevelType w:val="multilevel"/>
    <w:tmpl w:val="6DFA9B5C"/>
    <w:lvl w:ilvl="0">
      <w:start w:val="1"/>
      <w:numFmt w:val="upperLetter"/>
      <w:lvlText w:val="%1."/>
      <w:lvlJc w:val="left"/>
      <w:pPr>
        <w:tabs>
          <w:tab w:val="num" w:pos="-360"/>
        </w:tabs>
        <w:ind w:left="-72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3."/>
      <w:lvlJc w:val="left"/>
      <w:pPr>
        <w:tabs>
          <w:tab w:val="num" w:pos="1080"/>
        </w:tabs>
        <w:ind w:left="720" w:firstLine="0"/>
      </w:pPr>
      <w:rPr>
        <w:rFonts w:hint="default"/>
      </w:rPr>
    </w:lvl>
    <w:lvl w:ilvl="3">
      <w:start w:val="1"/>
      <w:numFmt w:val="lowerLetter"/>
      <w:lvlText w:val="%4)"/>
      <w:lvlJc w:val="left"/>
      <w:pPr>
        <w:tabs>
          <w:tab w:val="num" w:pos="1800"/>
        </w:tabs>
        <w:ind w:left="1440" w:firstLine="0"/>
      </w:pPr>
      <w:rPr>
        <w:rFonts w:hint="default"/>
      </w:rPr>
    </w:lvl>
    <w:lvl w:ilvl="4">
      <w:start w:val="1"/>
      <w:numFmt w:val="decimal"/>
      <w:lvlText w:val="(%5)"/>
      <w:lvlJc w:val="left"/>
      <w:pPr>
        <w:tabs>
          <w:tab w:val="num" w:pos="2520"/>
        </w:tabs>
        <w:ind w:left="2160" w:firstLine="0"/>
      </w:pPr>
      <w:rPr>
        <w:rFonts w:hint="default"/>
      </w:rPr>
    </w:lvl>
    <w:lvl w:ilvl="5">
      <w:start w:val="1"/>
      <w:numFmt w:val="lowerLetter"/>
      <w:lvlText w:val="(%6)"/>
      <w:lvlJc w:val="left"/>
      <w:pPr>
        <w:tabs>
          <w:tab w:val="num" w:pos="3240"/>
        </w:tabs>
        <w:ind w:left="2880" w:firstLine="0"/>
      </w:pPr>
      <w:rPr>
        <w:rFonts w:hint="default"/>
      </w:rPr>
    </w:lvl>
    <w:lvl w:ilvl="6">
      <w:start w:val="1"/>
      <w:numFmt w:val="lowerRoman"/>
      <w:lvlText w:val="(%7)"/>
      <w:lvlJc w:val="left"/>
      <w:pPr>
        <w:tabs>
          <w:tab w:val="num" w:pos="3960"/>
        </w:tabs>
        <w:ind w:left="3600" w:firstLine="0"/>
      </w:pPr>
      <w:rPr>
        <w:rFonts w:hint="default"/>
      </w:rPr>
    </w:lvl>
    <w:lvl w:ilvl="7">
      <w:start w:val="1"/>
      <w:numFmt w:val="lowerLetter"/>
      <w:lvlText w:val="(%8)"/>
      <w:lvlJc w:val="left"/>
      <w:pPr>
        <w:tabs>
          <w:tab w:val="num" w:pos="4680"/>
        </w:tabs>
        <w:ind w:left="4320" w:firstLine="0"/>
      </w:pPr>
      <w:rPr>
        <w:rFonts w:hint="default"/>
      </w:rPr>
    </w:lvl>
    <w:lvl w:ilvl="8">
      <w:start w:val="1"/>
      <w:numFmt w:val="lowerRoman"/>
      <w:lvlText w:val="(%9)"/>
      <w:lvlJc w:val="left"/>
      <w:pPr>
        <w:tabs>
          <w:tab w:val="num" w:pos="5400"/>
        </w:tabs>
        <w:ind w:left="5040" w:firstLine="0"/>
      </w:pPr>
      <w:rPr>
        <w:rFonts w:hint="default"/>
      </w:rPr>
    </w:lvl>
  </w:abstractNum>
  <w:abstractNum w:abstractNumId="21" w15:restartNumberingAfterBreak="0">
    <w:nsid w:val="246208FC"/>
    <w:multiLevelType w:val="hybridMultilevel"/>
    <w:tmpl w:val="9A3A35E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2" w15:restartNumberingAfterBreak="0">
    <w:nsid w:val="29EF02DF"/>
    <w:multiLevelType w:val="multilevel"/>
    <w:tmpl w:val="68866578"/>
    <w:lvl w:ilvl="0">
      <w:start w:val="1"/>
      <w:numFmt w:val="decimal"/>
      <w:pStyle w:val="berschrift1Nummeriert"/>
      <w:lvlText w:val="%1"/>
      <w:lvlJc w:val="left"/>
      <w:pPr>
        <w:ind w:left="432" w:hanging="432"/>
      </w:pPr>
      <w:rPr>
        <w:rFonts w:hint="default"/>
      </w:rPr>
    </w:lvl>
    <w:lvl w:ilvl="1">
      <w:start w:val="1"/>
      <w:numFmt w:val="decimal"/>
      <w:pStyle w:val="berschrift2Nummeriert"/>
      <w:lvlText w:val="%1.%2"/>
      <w:lvlJc w:val="left"/>
      <w:pPr>
        <w:ind w:left="576" w:hanging="576"/>
      </w:pPr>
      <w:rPr>
        <w:rFonts w:hint="default"/>
      </w:rPr>
    </w:lvl>
    <w:lvl w:ilvl="2">
      <w:start w:val="1"/>
      <w:numFmt w:val="decimal"/>
      <w:pStyle w:val="berschrift3Nummeriert"/>
      <w:lvlText w:val="%1.%2.%3"/>
      <w:lvlJc w:val="left"/>
      <w:pPr>
        <w:ind w:left="794" w:hanging="794"/>
      </w:pPr>
      <w:rPr>
        <w:rFonts w:hint="default"/>
      </w:rPr>
    </w:lvl>
    <w:lvl w:ilvl="3">
      <w:start w:val="1"/>
      <w:numFmt w:val="decimal"/>
      <w:pStyle w:val="berschrift4Nummeriert"/>
      <w:lvlText w:val="%1.%2.%3.%4"/>
      <w:lvlJc w:val="left"/>
      <w:pPr>
        <w:ind w:left="907" w:hanging="90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1985113"/>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3D5D5BB3"/>
    <w:multiLevelType w:val="hybridMultilevel"/>
    <w:tmpl w:val="6B3EC254"/>
    <w:lvl w:ilvl="0" w:tplc="0407000F">
      <w:start w:val="1"/>
      <w:numFmt w:val="decimal"/>
      <w:lvlText w:val="%1."/>
      <w:lvlJc w:val="left"/>
      <w:pPr>
        <w:tabs>
          <w:tab w:val="num" w:pos="720"/>
        </w:tabs>
        <w:ind w:left="720" w:hanging="360"/>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FF02190"/>
    <w:multiLevelType w:val="hybridMultilevel"/>
    <w:tmpl w:val="849CEB2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0D7383D"/>
    <w:multiLevelType w:val="hybridMultilevel"/>
    <w:tmpl w:val="91B66332"/>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2F150DE"/>
    <w:multiLevelType w:val="hybridMultilevel"/>
    <w:tmpl w:val="4040674A"/>
    <w:lvl w:ilvl="0" w:tplc="1D4C36A8">
      <w:start w:val="1"/>
      <w:numFmt w:val="upperLetter"/>
      <w:lvlText w:val="Anlage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36F3562"/>
    <w:multiLevelType w:val="multilevel"/>
    <w:tmpl w:val="64CEC7C8"/>
    <w:lvl w:ilvl="0">
      <w:start w:val="1"/>
      <w:numFmt w:val="upperLetter"/>
      <w:lvlText w:val="Anlage %1:"/>
      <w:lvlJc w:val="left"/>
      <w:pPr>
        <w:ind w:left="0" w:firstLine="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Anhang %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9" w15:restartNumberingAfterBreak="0">
    <w:nsid w:val="463D678D"/>
    <w:multiLevelType w:val="hybridMultilevel"/>
    <w:tmpl w:val="C290921E"/>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102787D"/>
    <w:multiLevelType w:val="hybridMultilevel"/>
    <w:tmpl w:val="30F2410C"/>
    <w:lvl w:ilvl="0" w:tplc="089EFCC2">
      <w:start w:val="1"/>
      <w:numFmt w:val="upperLetter"/>
      <w:pStyle w:val="berschriftAnlage"/>
      <w:lvlText w:val="Anlage %1"/>
      <w:lvlJc w:val="left"/>
      <w:pPr>
        <w:ind w:left="360" w:hanging="36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4260A2F"/>
    <w:multiLevelType w:val="multilevel"/>
    <w:tmpl w:val="9C3054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2" w15:restartNumberingAfterBreak="0">
    <w:nsid w:val="548F26E3"/>
    <w:multiLevelType w:val="hybridMultilevel"/>
    <w:tmpl w:val="FD568278"/>
    <w:lvl w:ilvl="0" w:tplc="AC2CAFA4">
      <w:start w:val="1"/>
      <w:numFmt w:val="decimal"/>
      <w:pStyle w:val="berschrift2"/>
      <w:lvlText w:val="%1"/>
      <w:lvlJc w:val="left"/>
      <w:pPr>
        <w:ind w:left="1077" w:hanging="360"/>
      </w:pPr>
      <w:rPr>
        <w:rFonts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33" w15:restartNumberingAfterBreak="0">
    <w:nsid w:val="58795F54"/>
    <w:multiLevelType w:val="hybridMultilevel"/>
    <w:tmpl w:val="BC185CA6"/>
    <w:lvl w:ilvl="0" w:tplc="04070011">
      <w:start w:val="1"/>
      <w:numFmt w:val="decimal"/>
      <w:lvlText w:val="%1)"/>
      <w:lvlJc w:val="left"/>
      <w:pPr>
        <w:ind w:left="1077" w:hanging="360"/>
      </w:pPr>
      <w:rPr>
        <w:rFonts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34" w15:restartNumberingAfterBreak="0">
    <w:nsid w:val="5EED03D4"/>
    <w:multiLevelType w:val="hybridMultilevel"/>
    <w:tmpl w:val="C6809D38"/>
    <w:lvl w:ilvl="0" w:tplc="D5141DC6">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6BD281A"/>
    <w:multiLevelType w:val="hybridMultilevel"/>
    <w:tmpl w:val="5C50E8A0"/>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E494191"/>
    <w:multiLevelType w:val="hybridMultilevel"/>
    <w:tmpl w:val="1862DFBC"/>
    <w:lvl w:ilvl="0" w:tplc="5A4C68A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35856E2"/>
    <w:multiLevelType w:val="hybridMultilevel"/>
    <w:tmpl w:val="640CBAF2"/>
    <w:lvl w:ilvl="0" w:tplc="49744B94">
      <w:start w:val="1"/>
      <w:numFmt w:val="bullet"/>
      <w:pStyle w:val="Aufzhlung"/>
      <w:lvlText w:val=""/>
      <w:lvlJc w:val="left"/>
      <w:pPr>
        <w:ind w:left="1077" w:hanging="360"/>
      </w:pPr>
      <w:rPr>
        <w:rFonts w:ascii="Symbol" w:hAnsi="Symbol"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38" w15:restartNumberingAfterBreak="0">
    <w:nsid w:val="7B3B6142"/>
    <w:multiLevelType w:val="singleLevel"/>
    <w:tmpl w:val="0407000F"/>
    <w:lvl w:ilvl="0">
      <w:start w:val="1"/>
      <w:numFmt w:val="decimal"/>
      <w:lvlText w:val="%1."/>
      <w:lvlJc w:val="left"/>
      <w:pPr>
        <w:tabs>
          <w:tab w:val="num" w:pos="360"/>
        </w:tabs>
        <w:ind w:left="360" w:hanging="360"/>
      </w:pPr>
    </w:lvl>
  </w:abstractNum>
  <w:abstractNum w:abstractNumId="39" w15:restartNumberingAfterBreak="0">
    <w:nsid w:val="7DAE595A"/>
    <w:multiLevelType w:val="hybridMultilevel"/>
    <w:tmpl w:val="E362A9CC"/>
    <w:lvl w:ilvl="0" w:tplc="74660DC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31"/>
  </w:num>
  <w:num w:numId="3">
    <w:abstractNumId w:val="34"/>
  </w:num>
  <w:num w:numId="4">
    <w:abstractNumId w:val="35"/>
  </w:num>
  <w:num w:numId="5">
    <w:abstractNumId w:val="28"/>
  </w:num>
  <w:num w:numId="6">
    <w:abstractNumId w:val="26"/>
  </w:num>
  <w:num w:numId="7">
    <w:abstractNumId w:val="20"/>
  </w:num>
  <w:num w:numId="8">
    <w:abstractNumId w:val="24"/>
  </w:num>
  <w:num w:numId="9">
    <w:abstractNumId w:val="29"/>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1"/>
  </w:num>
  <w:num w:numId="21">
    <w:abstractNumId w:val="18"/>
  </w:num>
  <w:num w:numId="22">
    <w:abstractNumId w:val="21"/>
  </w:num>
  <w:num w:numId="23">
    <w:abstractNumId w:val="23"/>
  </w:num>
  <w:num w:numId="24">
    <w:abstractNumId w:val="14"/>
  </w:num>
  <w:num w:numId="25">
    <w:abstractNumId w:val="15"/>
  </w:num>
  <w:num w:numId="26">
    <w:abstractNumId w:val="22"/>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7"/>
  </w:num>
  <w:num w:numId="30">
    <w:abstractNumId w:val="25"/>
  </w:num>
  <w:num w:numId="31">
    <w:abstractNumId w:val="38"/>
  </w:num>
  <w:num w:numId="32">
    <w:abstractNumId w:val="16"/>
  </w:num>
  <w:num w:numId="33">
    <w:abstractNumId w:val="27"/>
  </w:num>
  <w:num w:numId="34">
    <w:abstractNumId w:val="30"/>
  </w:num>
  <w:num w:numId="35">
    <w:abstractNumId w:val="39"/>
  </w:num>
  <w:num w:numId="36">
    <w:abstractNumId w:val="10"/>
  </w:num>
  <w:num w:numId="37">
    <w:abstractNumId w:val="17"/>
  </w:num>
  <w:num w:numId="38">
    <w:abstractNumId w:val="32"/>
  </w:num>
  <w:num w:numId="39">
    <w:abstractNumId w:val="19"/>
  </w:num>
  <w:num w:numId="40">
    <w:abstractNumId w:val="33"/>
  </w:num>
  <w:num w:numId="41">
    <w:abstractNumId w:val="36"/>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30C0"/>
    <w:rsid w:val="00054ADA"/>
    <w:rsid w:val="000E2980"/>
    <w:rsid w:val="00130EA8"/>
    <w:rsid w:val="001C594F"/>
    <w:rsid w:val="00236AFA"/>
    <w:rsid w:val="003537B2"/>
    <w:rsid w:val="003869C6"/>
    <w:rsid w:val="003A27E2"/>
    <w:rsid w:val="003E3ECF"/>
    <w:rsid w:val="004A1AA0"/>
    <w:rsid w:val="004A52DB"/>
    <w:rsid w:val="005D0DBC"/>
    <w:rsid w:val="00631F6B"/>
    <w:rsid w:val="006438D9"/>
    <w:rsid w:val="006830C0"/>
    <w:rsid w:val="006D7FDC"/>
    <w:rsid w:val="006E4332"/>
    <w:rsid w:val="00783CE5"/>
    <w:rsid w:val="007932FD"/>
    <w:rsid w:val="007B41E5"/>
    <w:rsid w:val="007B7BCB"/>
    <w:rsid w:val="00A668FA"/>
    <w:rsid w:val="00AA73F1"/>
    <w:rsid w:val="00AF1849"/>
    <w:rsid w:val="00B26D16"/>
    <w:rsid w:val="00BE0E61"/>
    <w:rsid w:val="00BE5579"/>
    <w:rsid w:val="00C7296D"/>
    <w:rsid w:val="00CB05C5"/>
    <w:rsid w:val="00CD2D9A"/>
    <w:rsid w:val="00CD647D"/>
    <w:rsid w:val="00D17726"/>
    <w:rsid w:val="00D75CD6"/>
    <w:rsid w:val="00E32425"/>
    <w:rsid w:val="00EE253F"/>
    <w:rsid w:val="00EF4B34"/>
    <w:rsid w:val="00FB31A5"/>
    <w:rsid w:val="00FE5B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chartTrackingRefBased/>
  <w15:docId w15:val="{9DEE2BFE-E10D-40C5-8E53-30E8E2D3C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next w:val="Text"/>
    <w:rsid w:val="00130EA8"/>
    <w:pPr>
      <w:spacing w:after="120" w:line="312" w:lineRule="auto"/>
      <w:jc w:val="both"/>
    </w:pPr>
    <w:rPr>
      <w:rFonts w:ascii="Roboto Light" w:eastAsia="Times New Roman" w:hAnsi="Roboto Light" w:cs="Times New Roman"/>
      <w:szCs w:val="24"/>
      <w:lang w:eastAsia="de-DE"/>
    </w:rPr>
  </w:style>
  <w:style w:type="paragraph" w:styleId="berschrift1">
    <w:name w:val="heading 1"/>
    <w:basedOn w:val="Text"/>
    <w:next w:val="Text"/>
    <w:link w:val="berschrift1Zchn"/>
    <w:qFormat/>
    <w:rsid w:val="006830C0"/>
    <w:pPr>
      <w:pageBreakBefore/>
      <w:jc w:val="left"/>
      <w:outlineLvl w:val="0"/>
    </w:pPr>
    <w:rPr>
      <w:rFonts w:ascii="Roboto Condensed" w:hAnsi="Roboto Condensed"/>
      <w:b/>
      <w:sz w:val="28"/>
    </w:rPr>
  </w:style>
  <w:style w:type="paragraph" w:styleId="berschrift2">
    <w:name w:val="heading 2"/>
    <w:basedOn w:val="Standard"/>
    <w:next w:val="Standard"/>
    <w:link w:val="berschrift2Zchn"/>
    <w:rsid w:val="006830C0"/>
    <w:pPr>
      <w:numPr>
        <w:numId w:val="38"/>
      </w:numPr>
      <w:spacing w:before="240"/>
      <w:jc w:val="left"/>
      <w:outlineLvl w:val="1"/>
    </w:pPr>
    <w:rPr>
      <w:b/>
    </w:rPr>
  </w:style>
  <w:style w:type="paragraph" w:styleId="berschrift3">
    <w:name w:val="heading 3"/>
    <w:basedOn w:val="Standard"/>
    <w:next w:val="Standard"/>
    <w:link w:val="berschrift3Zchn"/>
    <w:rsid w:val="006830C0"/>
    <w:pPr>
      <w:spacing w:before="240"/>
      <w:jc w:val="left"/>
      <w:outlineLvl w:val="2"/>
    </w:pPr>
  </w:style>
  <w:style w:type="paragraph" w:styleId="berschrift4">
    <w:name w:val="heading 4"/>
    <w:basedOn w:val="Standard"/>
    <w:next w:val="Standard"/>
    <w:link w:val="berschrift4Zchn"/>
    <w:rsid w:val="006830C0"/>
    <w:pPr>
      <w:keepNext/>
      <w:spacing w:before="240" w:after="60"/>
      <w:outlineLvl w:val="3"/>
    </w:pPr>
    <w:rPr>
      <w:b/>
      <w:bCs/>
      <w:sz w:val="28"/>
      <w:szCs w:val="28"/>
    </w:rPr>
  </w:style>
  <w:style w:type="paragraph" w:styleId="berschrift5">
    <w:name w:val="heading 5"/>
    <w:basedOn w:val="Standard"/>
    <w:next w:val="Standard"/>
    <w:link w:val="berschrift5Zchn"/>
    <w:rsid w:val="006830C0"/>
    <w:pPr>
      <w:numPr>
        <w:ilvl w:val="4"/>
        <w:numId w:val="2"/>
      </w:numPr>
      <w:spacing w:before="240" w:after="60"/>
      <w:outlineLvl w:val="4"/>
    </w:pPr>
    <w:rPr>
      <w:b/>
      <w:bCs/>
      <w:i/>
      <w:iCs/>
      <w:sz w:val="26"/>
      <w:szCs w:val="26"/>
    </w:rPr>
  </w:style>
  <w:style w:type="paragraph" w:styleId="berschrift6">
    <w:name w:val="heading 6"/>
    <w:basedOn w:val="Standard"/>
    <w:next w:val="Standard"/>
    <w:link w:val="berschrift6Zchn"/>
    <w:rsid w:val="006830C0"/>
    <w:pPr>
      <w:numPr>
        <w:ilvl w:val="5"/>
        <w:numId w:val="2"/>
      </w:numPr>
      <w:spacing w:before="240" w:after="60"/>
      <w:outlineLvl w:val="5"/>
    </w:pPr>
    <w:rPr>
      <w:b/>
      <w:bCs/>
      <w:szCs w:val="22"/>
    </w:rPr>
  </w:style>
  <w:style w:type="paragraph" w:styleId="berschrift7">
    <w:name w:val="heading 7"/>
    <w:basedOn w:val="Standard"/>
    <w:next w:val="Standard"/>
    <w:link w:val="berschrift7Zchn"/>
    <w:rsid w:val="006830C0"/>
    <w:pPr>
      <w:numPr>
        <w:ilvl w:val="6"/>
        <w:numId w:val="2"/>
      </w:numPr>
      <w:spacing w:before="240" w:after="60"/>
      <w:outlineLvl w:val="6"/>
    </w:pPr>
  </w:style>
  <w:style w:type="paragraph" w:styleId="berschrift8">
    <w:name w:val="heading 8"/>
    <w:basedOn w:val="Standard"/>
    <w:next w:val="Standard"/>
    <w:link w:val="berschrift8Zchn"/>
    <w:rsid w:val="006830C0"/>
    <w:pPr>
      <w:numPr>
        <w:ilvl w:val="7"/>
        <w:numId w:val="2"/>
      </w:numPr>
      <w:spacing w:before="240" w:after="60"/>
      <w:outlineLvl w:val="7"/>
    </w:pPr>
    <w:rPr>
      <w:i/>
      <w:iCs/>
    </w:rPr>
  </w:style>
  <w:style w:type="paragraph" w:styleId="berschrift9">
    <w:name w:val="heading 9"/>
    <w:basedOn w:val="Standard"/>
    <w:next w:val="Standard"/>
    <w:link w:val="berschrift9Zchn"/>
    <w:rsid w:val="006830C0"/>
    <w:pPr>
      <w:numPr>
        <w:ilvl w:val="8"/>
        <w:numId w:val="2"/>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830C0"/>
    <w:rPr>
      <w:rFonts w:ascii="Roboto Condensed" w:eastAsia="Times New Roman" w:hAnsi="Roboto Condensed" w:cs="Times New Roman"/>
      <w:b/>
      <w:sz w:val="28"/>
      <w:szCs w:val="24"/>
      <w:lang w:eastAsia="de-DE"/>
    </w:rPr>
  </w:style>
  <w:style w:type="character" w:customStyle="1" w:styleId="berschrift2Zchn">
    <w:name w:val="Überschrift 2 Zchn"/>
    <w:basedOn w:val="Absatz-Standardschriftart"/>
    <w:link w:val="berschrift2"/>
    <w:rsid w:val="006830C0"/>
    <w:rPr>
      <w:rFonts w:ascii="Roboto Light" w:eastAsia="Times New Roman" w:hAnsi="Roboto Light" w:cs="Times New Roman"/>
      <w:b/>
      <w:szCs w:val="24"/>
      <w:lang w:eastAsia="de-DE"/>
    </w:rPr>
  </w:style>
  <w:style w:type="character" w:customStyle="1" w:styleId="berschrift3Zchn">
    <w:name w:val="Überschrift 3 Zchn"/>
    <w:basedOn w:val="Absatz-Standardschriftart"/>
    <w:link w:val="berschrift3"/>
    <w:rsid w:val="006830C0"/>
    <w:rPr>
      <w:rFonts w:ascii="Roboto Light" w:eastAsia="Times New Roman" w:hAnsi="Roboto Light" w:cs="Times New Roman"/>
      <w:szCs w:val="24"/>
      <w:lang w:eastAsia="de-DE"/>
    </w:rPr>
  </w:style>
  <w:style w:type="character" w:customStyle="1" w:styleId="berschrift4Zchn">
    <w:name w:val="Überschrift 4 Zchn"/>
    <w:basedOn w:val="Absatz-Standardschriftart"/>
    <w:link w:val="berschrift4"/>
    <w:rsid w:val="006830C0"/>
    <w:rPr>
      <w:rFonts w:ascii="Roboto Light" w:eastAsia="Times New Roman" w:hAnsi="Roboto Light" w:cs="Times New Roman"/>
      <w:b/>
      <w:bCs/>
      <w:sz w:val="28"/>
      <w:szCs w:val="28"/>
      <w:lang w:eastAsia="de-DE"/>
    </w:rPr>
  </w:style>
  <w:style w:type="character" w:customStyle="1" w:styleId="berschrift5Zchn">
    <w:name w:val="Überschrift 5 Zchn"/>
    <w:basedOn w:val="Absatz-Standardschriftart"/>
    <w:link w:val="berschrift5"/>
    <w:rsid w:val="006830C0"/>
    <w:rPr>
      <w:rFonts w:ascii="Roboto Light" w:eastAsia="Times New Roman" w:hAnsi="Roboto Light" w:cs="Times New Roman"/>
      <w:b/>
      <w:bCs/>
      <w:i/>
      <w:iCs/>
      <w:sz w:val="26"/>
      <w:szCs w:val="26"/>
      <w:lang w:eastAsia="de-DE"/>
    </w:rPr>
  </w:style>
  <w:style w:type="character" w:customStyle="1" w:styleId="berschrift6Zchn">
    <w:name w:val="Überschrift 6 Zchn"/>
    <w:basedOn w:val="Absatz-Standardschriftart"/>
    <w:link w:val="berschrift6"/>
    <w:rsid w:val="006830C0"/>
    <w:rPr>
      <w:rFonts w:ascii="Roboto Light" w:eastAsia="Times New Roman" w:hAnsi="Roboto Light" w:cs="Times New Roman"/>
      <w:b/>
      <w:bCs/>
      <w:lang w:eastAsia="de-DE"/>
    </w:rPr>
  </w:style>
  <w:style w:type="character" w:customStyle="1" w:styleId="berschrift7Zchn">
    <w:name w:val="Überschrift 7 Zchn"/>
    <w:basedOn w:val="Absatz-Standardschriftart"/>
    <w:link w:val="berschrift7"/>
    <w:rsid w:val="006830C0"/>
    <w:rPr>
      <w:rFonts w:ascii="Roboto Light" w:eastAsia="Times New Roman" w:hAnsi="Roboto Light" w:cs="Times New Roman"/>
      <w:szCs w:val="24"/>
      <w:lang w:eastAsia="de-DE"/>
    </w:rPr>
  </w:style>
  <w:style w:type="character" w:customStyle="1" w:styleId="berschrift8Zchn">
    <w:name w:val="Überschrift 8 Zchn"/>
    <w:basedOn w:val="Absatz-Standardschriftart"/>
    <w:link w:val="berschrift8"/>
    <w:rsid w:val="006830C0"/>
    <w:rPr>
      <w:rFonts w:ascii="Roboto Light" w:eastAsia="Times New Roman" w:hAnsi="Roboto Light" w:cs="Times New Roman"/>
      <w:i/>
      <w:iCs/>
      <w:szCs w:val="24"/>
      <w:lang w:eastAsia="de-DE"/>
    </w:rPr>
  </w:style>
  <w:style w:type="character" w:customStyle="1" w:styleId="berschrift9Zchn">
    <w:name w:val="Überschrift 9 Zchn"/>
    <w:basedOn w:val="Absatz-Standardschriftart"/>
    <w:link w:val="berschrift9"/>
    <w:rsid w:val="006830C0"/>
    <w:rPr>
      <w:rFonts w:ascii="Roboto Light" w:eastAsia="Times New Roman" w:hAnsi="Roboto Light" w:cs="Arial"/>
      <w:lang w:eastAsia="de-DE"/>
    </w:rPr>
  </w:style>
  <w:style w:type="paragraph" w:customStyle="1" w:styleId="Text">
    <w:name w:val="Text"/>
    <w:basedOn w:val="Standard"/>
    <w:link w:val="TextZchn"/>
    <w:qFormat/>
    <w:rsid w:val="006830C0"/>
  </w:style>
  <w:style w:type="character" w:customStyle="1" w:styleId="TextZchn">
    <w:name w:val="Text Zchn"/>
    <w:basedOn w:val="Absatz-Standardschriftart"/>
    <w:link w:val="Text"/>
    <w:rsid w:val="006830C0"/>
    <w:rPr>
      <w:rFonts w:ascii="Roboto Light" w:eastAsia="Times New Roman" w:hAnsi="Roboto Light" w:cs="Times New Roman"/>
      <w:szCs w:val="24"/>
      <w:lang w:eastAsia="de-DE"/>
    </w:rPr>
  </w:style>
  <w:style w:type="paragraph" w:styleId="Fuzeile">
    <w:name w:val="footer"/>
    <w:basedOn w:val="Standard"/>
    <w:link w:val="FuzeileZchn"/>
    <w:uiPriority w:val="99"/>
    <w:rsid w:val="006830C0"/>
    <w:pPr>
      <w:tabs>
        <w:tab w:val="center" w:pos="4536"/>
        <w:tab w:val="right" w:pos="9072"/>
      </w:tabs>
      <w:spacing w:after="0" w:line="240" w:lineRule="auto"/>
      <w:jc w:val="right"/>
    </w:pPr>
  </w:style>
  <w:style w:type="character" w:customStyle="1" w:styleId="FuzeileZchn">
    <w:name w:val="Fußzeile Zchn"/>
    <w:basedOn w:val="Absatz-Standardschriftart"/>
    <w:link w:val="Fuzeile"/>
    <w:uiPriority w:val="99"/>
    <w:rsid w:val="006830C0"/>
    <w:rPr>
      <w:rFonts w:ascii="Roboto Light" w:eastAsia="Times New Roman" w:hAnsi="Roboto Light" w:cs="Times New Roman"/>
      <w:szCs w:val="24"/>
      <w:lang w:eastAsia="de-DE"/>
    </w:rPr>
  </w:style>
  <w:style w:type="paragraph" w:styleId="Verzeichnis1">
    <w:name w:val="toc 1"/>
    <w:basedOn w:val="Text"/>
    <w:next w:val="Text"/>
    <w:link w:val="Verzeichnis1Zchn"/>
    <w:autoRedefine/>
    <w:uiPriority w:val="39"/>
    <w:rsid w:val="006830C0"/>
    <w:pPr>
      <w:ind w:left="567" w:hanging="567"/>
      <w:jc w:val="left"/>
    </w:pPr>
    <w:rPr>
      <w:noProof/>
      <w:szCs w:val="26"/>
    </w:rPr>
  </w:style>
  <w:style w:type="character" w:styleId="Hyperlink">
    <w:name w:val="Hyperlink"/>
    <w:basedOn w:val="Absatz-Standardschriftart"/>
    <w:uiPriority w:val="99"/>
    <w:rsid w:val="00130EA8"/>
    <w:rPr>
      <w:color w:val="0000FF"/>
      <w:u w:val="single"/>
    </w:rPr>
  </w:style>
  <w:style w:type="paragraph" w:customStyle="1" w:styleId="berschrift1Nummeriert">
    <w:name w:val="Überschrift 1 Nummeriert"/>
    <w:basedOn w:val="berschrift1"/>
    <w:next w:val="Text"/>
    <w:qFormat/>
    <w:rsid w:val="006830C0"/>
    <w:pPr>
      <w:keepNext/>
      <w:keepLines/>
      <w:numPr>
        <w:numId w:val="26"/>
      </w:numPr>
      <w:tabs>
        <w:tab w:val="num" w:pos="360"/>
      </w:tabs>
      <w:ind w:left="624" w:hanging="624"/>
    </w:pPr>
  </w:style>
  <w:style w:type="paragraph" w:customStyle="1" w:styleId="berschrift2Nummeriert">
    <w:name w:val="Überschrift 2 Nummeriert"/>
    <w:basedOn w:val="berschrift2"/>
    <w:next w:val="Text"/>
    <w:qFormat/>
    <w:rsid w:val="006830C0"/>
    <w:pPr>
      <w:keepNext/>
      <w:keepLines/>
      <w:numPr>
        <w:ilvl w:val="1"/>
        <w:numId w:val="26"/>
      </w:numPr>
      <w:spacing w:before="0"/>
      <w:ind w:left="624" w:hanging="624"/>
    </w:pPr>
    <w:rPr>
      <w:rFonts w:ascii="Roboto Condensed" w:hAnsi="Roboto Condensed"/>
      <w:sz w:val="24"/>
    </w:rPr>
  </w:style>
  <w:style w:type="paragraph" w:customStyle="1" w:styleId="berschrift3Nummeriert">
    <w:name w:val="Überschrift 3 Nummeriert"/>
    <w:basedOn w:val="berschrift3"/>
    <w:next w:val="Text"/>
    <w:link w:val="berschrift3NummeriertZchn"/>
    <w:qFormat/>
    <w:rsid w:val="006830C0"/>
    <w:pPr>
      <w:keepNext/>
      <w:keepLines/>
      <w:numPr>
        <w:ilvl w:val="2"/>
        <w:numId w:val="26"/>
      </w:numPr>
      <w:spacing w:before="0"/>
      <w:ind w:left="624" w:hanging="624"/>
    </w:pPr>
    <w:rPr>
      <w:rFonts w:ascii="Roboto Condensed" w:hAnsi="Roboto Condensed"/>
      <w:b/>
    </w:rPr>
  </w:style>
  <w:style w:type="character" w:customStyle="1" w:styleId="berschrift3NummeriertZchn">
    <w:name w:val="Überschrift 3 Nummeriert Zchn"/>
    <w:basedOn w:val="Absatz-Standardschriftart"/>
    <w:link w:val="berschrift3Nummeriert"/>
    <w:rsid w:val="006830C0"/>
    <w:rPr>
      <w:rFonts w:ascii="Roboto Condensed" w:eastAsia="Times New Roman" w:hAnsi="Roboto Condensed" w:cs="Times New Roman"/>
      <w:b/>
      <w:szCs w:val="24"/>
      <w:lang w:eastAsia="de-DE"/>
    </w:rPr>
  </w:style>
  <w:style w:type="paragraph" w:styleId="Kopfzeile">
    <w:name w:val="header"/>
    <w:basedOn w:val="Standard"/>
    <w:link w:val="KopfzeileZchn"/>
    <w:uiPriority w:val="99"/>
    <w:rsid w:val="006830C0"/>
    <w:pPr>
      <w:tabs>
        <w:tab w:val="center" w:pos="4536"/>
        <w:tab w:val="right" w:pos="9072"/>
      </w:tabs>
    </w:pPr>
  </w:style>
  <w:style w:type="character" w:customStyle="1" w:styleId="KopfzeileZchn">
    <w:name w:val="Kopfzeile Zchn"/>
    <w:basedOn w:val="Absatz-Standardschriftart"/>
    <w:link w:val="Kopfzeile"/>
    <w:uiPriority w:val="99"/>
    <w:rsid w:val="006830C0"/>
    <w:rPr>
      <w:rFonts w:ascii="Roboto Light" w:eastAsia="Times New Roman" w:hAnsi="Roboto Light" w:cs="Times New Roman"/>
      <w:szCs w:val="24"/>
      <w:lang w:eastAsia="de-DE"/>
    </w:rPr>
  </w:style>
  <w:style w:type="paragraph" w:styleId="Verzeichnis2">
    <w:name w:val="toc 2"/>
    <w:basedOn w:val="Text"/>
    <w:next w:val="Text"/>
    <w:autoRedefine/>
    <w:uiPriority w:val="39"/>
    <w:rsid w:val="006830C0"/>
    <w:pPr>
      <w:ind w:left="851" w:hanging="567"/>
    </w:pPr>
  </w:style>
  <w:style w:type="paragraph" w:styleId="Verzeichnis3">
    <w:name w:val="toc 3"/>
    <w:basedOn w:val="Text"/>
    <w:next w:val="Standard"/>
    <w:autoRedefine/>
    <w:uiPriority w:val="39"/>
    <w:rsid w:val="006830C0"/>
    <w:pPr>
      <w:ind w:left="567"/>
    </w:pPr>
  </w:style>
  <w:style w:type="paragraph" w:styleId="Beschriftung">
    <w:name w:val="caption"/>
    <w:basedOn w:val="Text"/>
    <w:next w:val="BeschriftungQuelle"/>
    <w:link w:val="BeschriftungZchn"/>
    <w:qFormat/>
    <w:rsid w:val="003869C6"/>
    <w:pPr>
      <w:keepNext/>
      <w:keepLines/>
      <w:tabs>
        <w:tab w:val="left" w:pos="1134"/>
      </w:tabs>
      <w:spacing w:before="240" w:after="60" w:line="240" w:lineRule="auto"/>
      <w:jc w:val="left"/>
    </w:pPr>
    <w:rPr>
      <w:rFonts w:ascii="Roboto Condensed" w:hAnsi="Roboto Condensed"/>
      <w:b/>
      <w:bCs/>
      <w:sz w:val="18"/>
      <w:szCs w:val="20"/>
    </w:rPr>
  </w:style>
  <w:style w:type="paragraph" w:customStyle="1" w:styleId="BeschriftungQuelle">
    <w:name w:val="Beschriftung Quelle"/>
    <w:basedOn w:val="Beschriftung"/>
    <w:next w:val="Text"/>
    <w:link w:val="BeschriftungQuelleZchn"/>
    <w:qFormat/>
    <w:rsid w:val="006830C0"/>
    <w:pPr>
      <w:keepNext w:val="0"/>
      <w:spacing w:before="0" w:after="120"/>
    </w:pPr>
    <w:rPr>
      <w:rFonts w:ascii="Roboto Condensed Light" w:hAnsi="Roboto Condensed Light"/>
      <w:b w:val="0"/>
      <w:i/>
      <w:sz w:val="16"/>
    </w:rPr>
  </w:style>
  <w:style w:type="character" w:customStyle="1" w:styleId="BeschriftungQuelleZchn">
    <w:name w:val="Beschriftung Quelle Zchn"/>
    <w:basedOn w:val="BeschriftungZchn"/>
    <w:link w:val="BeschriftungQuelle"/>
    <w:rsid w:val="006830C0"/>
    <w:rPr>
      <w:rFonts w:ascii="Roboto Condensed Light" w:eastAsia="Times New Roman" w:hAnsi="Roboto Condensed Light" w:cs="Times New Roman"/>
      <w:b w:val="0"/>
      <w:bCs/>
      <w:i/>
      <w:sz w:val="16"/>
      <w:szCs w:val="20"/>
      <w:lang w:eastAsia="de-DE"/>
    </w:rPr>
  </w:style>
  <w:style w:type="character" w:customStyle="1" w:styleId="BeschriftungZchn">
    <w:name w:val="Beschriftung Zchn"/>
    <w:basedOn w:val="Absatz-Standardschriftart"/>
    <w:link w:val="Beschriftung"/>
    <w:rsid w:val="003869C6"/>
    <w:rPr>
      <w:rFonts w:ascii="Roboto Condensed" w:eastAsia="Times New Roman" w:hAnsi="Roboto Condensed" w:cs="Times New Roman"/>
      <w:b/>
      <w:bCs/>
      <w:sz w:val="18"/>
      <w:szCs w:val="20"/>
      <w:lang w:eastAsia="de-DE"/>
    </w:rPr>
  </w:style>
  <w:style w:type="paragraph" w:customStyle="1" w:styleId="berschrift4Nummeriert">
    <w:name w:val="Überschrift 4 Nummeriert"/>
    <w:basedOn w:val="berschrift4"/>
    <w:next w:val="Text"/>
    <w:qFormat/>
    <w:rsid w:val="006830C0"/>
    <w:pPr>
      <w:keepLines/>
      <w:numPr>
        <w:ilvl w:val="3"/>
        <w:numId w:val="26"/>
      </w:numPr>
      <w:spacing w:before="0" w:after="120"/>
      <w:ind w:left="851" w:hanging="851"/>
    </w:pPr>
    <w:rPr>
      <w:rFonts w:ascii="Roboto Condensed" w:hAnsi="Roboto Condensed"/>
      <w:b w:val="0"/>
      <w:sz w:val="22"/>
    </w:rPr>
  </w:style>
  <w:style w:type="paragraph" w:styleId="Funotentext">
    <w:name w:val="footnote text"/>
    <w:basedOn w:val="Standard"/>
    <w:link w:val="FunotentextZchn"/>
    <w:semiHidden/>
    <w:rsid w:val="006830C0"/>
    <w:rPr>
      <w:sz w:val="18"/>
      <w:szCs w:val="20"/>
    </w:rPr>
  </w:style>
  <w:style w:type="character" w:customStyle="1" w:styleId="FunotentextZchn">
    <w:name w:val="Fußnotentext Zchn"/>
    <w:basedOn w:val="Absatz-Standardschriftart"/>
    <w:link w:val="Funotentext"/>
    <w:semiHidden/>
    <w:rsid w:val="006830C0"/>
    <w:rPr>
      <w:rFonts w:ascii="Roboto Light" w:eastAsia="Times New Roman" w:hAnsi="Roboto Light" w:cs="Times New Roman"/>
      <w:sz w:val="18"/>
      <w:szCs w:val="20"/>
      <w:lang w:eastAsia="de-DE"/>
    </w:rPr>
  </w:style>
  <w:style w:type="character" w:styleId="Funotenzeichen">
    <w:name w:val="footnote reference"/>
    <w:basedOn w:val="Absatz-Standardschriftart"/>
    <w:semiHidden/>
    <w:rsid w:val="006830C0"/>
    <w:rPr>
      <w:vertAlign w:val="superscript"/>
    </w:rPr>
  </w:style>
  <w:style w:type="table" w:styleId="Tabellenraster">
    <w:name w:val="Table Grid"/>
    <w:basedOn w:val="NormaleTabelle"/>
    <w:uiPriority w:val="59"/>
    <w:rsid w:val="006830C0"/>
    <w:pPr>
      <w:widowControl w:val="0"/>
      <w:spacing w:before="100" w:beforeAutospacing="1" w:after="100" w:afterAutospacing="1" w:line="240" w:lineRule="auto"/>
      <w:contextualSpacing/>
      <w:jc w:val="both"/>
    </w:pPr>
    <w:rPr>
      <w:rFonts w:ascii="Roboto Light" w:eastAsia="Times New Roman" w:hAnsi="Roboto Light" w:cs="Times New Roman"/>
      <w:sz w:val="20"/>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blStylePr w:type="firstRow">
      <w:rPr>
        <w:rFonts w:ascii="Constantia" w:hAnsi="Constantia"/>
        <w:b w:val="0"/>
        <w:color w:val="auto"/>
        <w:sz w:val="22"/>
      </w:rPr>
    </w:tblStylePr>
    <w:tblStylePr w:type="lastRow">
      <w:rPr>
        <w:rFonts w:ascii="Corbel" w:hAnsi="Corbel"/>
        <w:sz w:val="20"/>
      </w:rPr>
    </w:tblStylePr>
  </w:style>
  <w:style w:type="paragraph" w:styleId="Endnotentext">
    <w:name w:val="endnote text"/>
    <w:basedOn w:val="Standard"/>
    <w:link w:val="EndnotentextZchn"/>
    <w:semiHidden/>
    <w:rsid w:val="006830C0"/>
    <w:rPr>
      <w:sz w:val="20"/>
      <w:szCs w:val="20"/>
    </w:rPr>
  </w:style>
  <w:style w:type="character" w:customStyle="1" w:styleId="EndnotentextZchn">
    <w:name w:val="Endnotentext Zchn"/>
    <w:basedOn w:val="Absatz-Standardschriftart"/>
    <w:link w:val="Endnotentext"/>
    <w:semiHidden/>
    <w:rsid w:val="006830C0"/>
    <w:rPr>
      <w:rFonts w:ascii="Roboto Light" w:eastAsia="Times New Roman" w:hAnsi="Roboto Light" w:cs="Times New Roman"/>
      <w:sz w:val="20"/>
      <w:szCs w:val="20"/>
      <w:lang w:eastAsia="de-DE"/>
    </w:rPr>
  </w:style>
  <w:style w:type="character" w:styleId="Endnotenzeichen">
    <w:name w:val="endnote reference"/>
    <w:basedOn w:val="Absatz-Standardschriftart"/>
    <w:semiHidden/>
    <w:rsid w:val="006830C0"/>
    <w:rPr>
      <w:vertAlign w:val="superscript"/>
    </w:rPr>
  </w:style>
  <w:style w:type="character" w:styleId="Kommentarzeichen">
    <w:name w:val="annotation reference"/>
    <w:basedOn w:val="Absatz-Standardschriftart"/>
    <w:semiHidden/>
    <w:rsid w:val="006830C0"/>
    <w:rPr>
      <w:sz w:val="16"/>
      <w:szCs w:val="16"/>
    </w:rPr>
  </w:style>
  <w:style w:type="paragraph" w:styleId="Kommentartext">
    <w:name w:val="annotation text"/>
    <w:basedOn w:val="Standard"/>
    <w:link w:val="KommentartextZchn"/>
    <w:semiHidden/>
    <w:rsid w:val="006830C0"/>
    <w:rPr>
      <w:sz w:val="20"/>
      <w:szCs w:val="20"/>
    </w:rPr>
  </w:style>
  <w:style w:type="character" w:customStyle="1" w:styleId="KommentartextZchn">
    <w:name w:val="Kommentartext Zchn"/>
    <w:basedOn w:val="Absatz-Standardschriftart"/>
    <w:link w:val="Kommentartext"/>
    <w:semiHidden/>
    <w:rsid w:val="006830C0"/>
    <w:rPr>
      <w:rFonts w:ascii="Roboto Light" w:eastAsia="Times New Roman" w:hAnsi="Roboto Light" w:cs="Times New Roman"/>
      <w:sz w:val="20"/>
      <w:szCs w:val="20"/>
      <w:lang w:eastAsia="de-DE"/>
    </w:rPr>
  </w:style>
  <w:style w:type="paragraph" w:styleId="Kommentarthema">
    <w:name w:val="annotation subject"/>
    <w:basedOn w:val="Kommentartext"/>
    <w:next w:val="Kommentartext"/>
    <w:link w:val="KommentarthemaZchn"/>
    <w:semiHidden/>
    <w:rsid w:val="006830C0"/>
    <w:rPr>
      <w:b/>
      <w:bCs/>
    </w:rPr>
  </w:style>
  <w:style w:type="character" w:customStyle="1" w:styleId="KommentarthemaZchn">
    <w:name w:val="Kommentarthema Zchn"/>
    <w:basedOn w:val="KommentartextZchn"/>
    <w:link w:val="Kommentarthema"/>
    <w:semiHidden/>
    <w:rsid w:val="006830C0"/>
    <w:rPr>
      <w:rFonts w:ascii="Roboto Light" w:eastAsia="Times New Roman" w:hAnsi="Roboto Light" w:cs="Times New Roman"/>
      <w:b/>
      <w:bCs/>
      <w:sz w:val="20"/>
      <w:szCs w:val="20"/>
      <w:lang w:eastAsia="de-DE"/>
    </w:rPr>
  </w:style>
  <w:style w:type="paragraph" w:styleId="Sprechblasentext">
    <w:name w:val="Balloon Text"/>
    <w:basedOn w:val="Standard"/>
    <w:link w:val="SprechblasentextZchn"/>
    <w:semiHidden/>
    <w:rsid w:val="006830C0"/>
    <w:rPr>
      <w:rFonts w:ascii="Tahoma" w:hAnsi="Tahoma" w:cs="Tahoma"/>
      <w:sz w:val="16"/>
      <w:szCs w:val="16"/>
    </w:rPr>
  </w:style>
  <w:style w:type="character" w:customStyle="1" w:styleId="SprechblasentextZchn">
    <w:name w:val="Sprechblasentext Zchn"/>
    <w:basedOn w:val="Absatz-Standardschriftart"/>
    <w:link w:val="Sprechblasentext"/>
    <w:semiHidden/>
    <w:rsid w:val="006830C0"/>
    <w:rPr>
      <w:rFonts w:ascii="Tahoma" w:eastAsia="Times New Roman" w:hAnsi="Tahoma" w:cs="Tahoma"/>
      <w:sz w:val="16"/>
      <w:szCs w:val="16"/>
      <w:lang w:eastAsia="de-DE"/>
    </w:rPr>
  </w:style>
  <w:style w:type="paragraph" w:styleId="Abbildungsverzeichnis">
    <w:name w:val="table of figures"/>
    <w:basedOn w:val="Text"/>
    <w:next w:val="Standard"/>
    <w:uiPriority w:val="99"/>
    <w:rsid w:val="006830C0"/>
    <w:pPr>
      <w:spacing w:after="60"/>
    </w:pPr>
  </w:style>
  <w:style w:type="paragraph" w:customStyle="1" w:styleId="FormatvorlageBeschriftungLinks">
    <w:name w:val="Formatvorlage Beschriftung + Links"/>
    <w:basedOn w:val="Beschriftung"/>
    <w:rsid w:val="006830C0"/>
  </w:style>
  <w:style w:type="paragraph" w:customStyle="1" w:styleId="Abbildung">
    <w:name w:val="Abbildung"/>
    <w:basedOn w:val="Text"/>
    <w:next w:val="Beschriftung"/>
    <w:link w:val="AbbildungZchn"/>
    <w:qFormat/>
    <w:rsid w:val="006830C0"/>
    <w:pPr>
      <w:keepNext/>
      <w:spacing w:before="240" w:after="60"/>
      <w:jc w:val="center"/>
    </w:pPr>
  </w:style>
  <w:style w:type="character" w:customStyle="1" w:styleId="AbbildungZchn">
    <w:name w:val="Abbildung Zchn"/>
    <w:basedOn w:val="Absatz-Standardschriftart"/>
    <w:link w:val="Abbildung"/>
    <w:rsid w:val="006830C0"/>
    <w:rPr>
      <w:rFonts w:ascii="Roboto Light" w:eastAsia="Times New Roman" w:hAnsi="Roboto Light" w:cs="Times New Roman"/>
      <w:szCs w:val="24"/>
      <w:lang w:eastAsia="de-DE"/>
    </w:rPr>
  </w:style>
  <w:style w:type="paragraph" w:styleId="StandardWeb">
    <w:name w:val="Normal (Web)"/>
    <w:basedOn w:val="Standard"/>
    <w:uiPriority w:val="99"/>
    <w:rsid w:val="006830C0"/>
    <w:pPr>
      <w:spacing w:before="100" w:beforeAutospacing="1" w:after="100" w:afterAutospacing="1"/>
      <w:jc w:val="left"/>
    </w:pPr>
  </w:style>
  <w:style w:type="paragraph" w:styleId="Verzeichnis4">
    <w:name w:val="toc 4"/>
    <w:basedOn w:val="Text"/>
    <w:next w:val="Standard"/>
    <w:autoRedefine/>
    <w:uiPriority w:val="39"/>
    <w:rsid w:val="006830C0"/>
    <w:pPr>
      <w:ind w:left="851"/>
    </w:pPr>
  </w:style>
  <w:style w:type="paragraph" w:customStyle="1" w:styleId="berschriftAnlage">
    <w:name w:val="Überschrift Anlage"/>
    <w:next w:val="Text"/>
    <w:link w:val="berschriftAnlageZchn"/>
    <w:qFormat/>
    <w:rsid w:val="006830C0"/>
    <w:pPr>
      <w:keepNext/>
      <w:keepLines/>
      <w:numPr>
        <w:numId w:val="34"/>
      </w:numPr>
      <w:tabs>
        <w:tab w:val="left" w:pos="142"/>
      </w:tabs>
      <w:spacing w:after="0" w:line="240" w:lineRule="auto"/>
      <w:ind w:left="357" w:hanging="357"/>
    </w:pPr>
    <w:rPr>
      <w:rFonts w:ascii="Roboto Condensed" w:eastAsia="Times New Roman" w:hAnsi="Roboto Condensed" w:cs="Times New Roman"/>
      <w:b/>
      <w:sz w:val="28"/>
      <w:szCs w:val="24"/>
      <w:lang w:eastAsia="de-DE"/>
    </w:rPr>
  </w:style>
  <w:style w:type="character" w:customStyle="1" w:styleId="berschriftAnlageZchn">
    <w:name w:val="Überschrift Anlage Zchn"/>
    <w:basedOn w:val="Absatz-Standardschriftart"/>
    <w:link w:val="berschriftAnlage"/>
    <w:rsid w:val="006830C0"/>
    <w:rPr>
      <w:rFonts w:ascii="Roboto Condensed" w:eastAsia="Times New Roman" w:hAnsi="Roboto Condensed" w:cs="Times New Roman"/>
      <w:b/>
      <w:sz w:val="28"/>
      <w:szCs w:val="24"/>
      <w:lang w:eastAsia="de-DE"/>
    </w:rPr>
  </w:style>
  <w:style w:type="paragraph" w:customStyle="1" w:styleId="These">
    <w:name w:val="These"/>
    <w:basedOn w:val="Text"/>
    <w:next w:val="Text"/>
    <w:rsid w:val="006830C0"/>
    <w:pPr>
      <w:tabs>
        <w:tab w:val="left" w:pos="1134"/>
      </w:tabs>
      <w:ind w:left="1134" w:right="709" w:hanging="425"/>
    </w:pPr>
    <w:rPr>
      <w:i/>
    </w:rPr>
  </w:style>
  <w:style w:type="paragraph" w:customStyle="1" w:styleId="TextIndent">
    <w:name w:val="Text_Indent"/>
    <w:basedOn w:val="Text"/>
    <w:next w:val="Text"/>
    <w:link w:val="TextIndentZchn"/>
    <w:rsid w:val="006830C0"/>
    <w:pPr>
      <w:ind w:left="425" w:right="425"/>
    </w:pPr>
  </w:style>
  <w:style w:type="character" w:customStyle="1" w:styleId="TextIndentZchn">
    <w:name w:val="Text_Indent Zchn"/>
    <w:basedOn w:val="TextZchn"/>
    <w:link w:val="TextIndent"/>
    <w:rsid w:val="006830C0"/>
    <w:rPr>
      <w:rFonts w:ascii="Roboto Light" w:eastAsia="Times New Roman" w:hAnsi="Roboto Light" w:cs="Times New Roman"/>
      <w:szCs w:val="24"/>
      <w:lang w:eastAsia="de-DE"/>
    </w:rPr>
  </w:style>
  <w:style w:type="paragraph" w:customStyle="1" w:styleId="Universitt">
    <w:name w:val="Universität"/>
    <w:basedOn w:val="Text"/>
    <w:link w:val="UniversittZchn"/>
    <w:rsid w:val="006830C0"/>
    <w:pPr>
      <w:jc w:val="center"/>
    </w:pPr>
    <w:rPr>
      <w:b/>
      <w:sz w:val="32"/>
      <w:szCs w:val="32"/>
    </w:rPr>
  </w:style>
  <w:style w:type="character" w:customStyle="1" w:styleId="UniversittZchn">
    <w:name w:val="Universität Zchn"/>
    <w:basedOn w:val="TextZchn"/>
    <w:link w:val="Universitt"/>
    <w:rsid w:val="006830C0"/>
    <w:rPr>
      <w:rFonts w:ascii="Roboto Light" w:eastAsia="Times New Roman" w:hAnsi="Roboto Light" w:cs="Times New Roman"/>
      <w:b/>
      <w:sz w:val="32"/>
      <w:szCs w:val="32"/>
      <w:lang w:eastAsia="de-DE"/>
    </w:rPr>
  </w:style>
  <w:style w:type="paragraph" w:customStyle="1" w:styleId="kleineAbstnde">
    <w:name w:val="kleine Abstände"/>
    <w:basedOn w:val="Text"/>
    <w:rsid w:val="006830C0"/>
    <w:pPr>
      <w:jc w:val="center"/>
    </w:pPr>
    <w:rPr>
      <w:sz w:val="6"/>
      <w:szCs w:val="6"/>
    </w:rPr>
  </w:style>
  <w:style w:type="paragraph" w:customStyle="1" w:styleId="Betreuer">
    <w:name w:val="Betreuer"/>
    <w:basedOn w:val="Text"/>
    <w:rsid w:val="006830C0"/>
    <w:pPr>
      <w:spacing w:line="300" w:lineRule="auto"/>
      <w:jc w:val="left"/>
    </w:pPr>
    <w:rPr>
      <w:sz w:val="32"/>
      <w:szCs w:val="32"/>
    </w:rPr>
  </w:style>
  <w:style w:type="paragraph" w:styleId="Fu-Endnotenberschrift">
    <w:name w:val="Note Heading"/>
    <w:basedOn w:val="Standard"/>
    <w:next w:val="Standard"/>
    <w:link w:val="Fu-EndnotenberschriftZchn"/>
    <w:rsid w:val="006830C0"/>
    <w:rPr>
      <w:sz w:val="18"/>
    </w:rPr>
  </w:style>
  <w:style w:type="character" w:customStyle="1" w:styleId="Fu-EndnotenberschriftZchn">
    <w:name w:val="Fuß/-Endnotenüberschrift Zchn"/>
    <w:basedOn w:val="Absatz-Standardschriftart"/>
    <w:link w:val="Fu-Endnotenberschrift"/>
    <w:rsid w:val="006830C0"/>
    <w:rPr>
      <w:rFonts w:ascii="Roboto Light" w:eastAsia="Times New Roman" w:hAnsi="Roboto Light" w:cs="Times New Roman"/>
      <w:sz w:val="18"/>
      <w:szCs w:val="24"/>
      <w:lang w:eastAsia="de-DE"/>
    </w:rPr>
  </w:style>
  <w:style w:type="paragraph" w:styleId="Makrotext">
    <w:name w:val="macro"/>
    <w:link w:val="MakrotextZchn"/>
    <w:semiHidden/>
    <w:rsid w:val="006830C0"/>
    <w:pPr>
      <w:tabs>
        <w:tab w:val="left" w:pos="480"/>
        <w:tab w:val="left" w:pos="960"/>
        <w:tab w:val="left" w:pos="1440"/>
        <w:tab w:val="left" w:pos="1920"/>
        <w:tab w:val="left" w:pos="2400"/>
        <w:tab w:val="left" w:pos="2880"/>
        <w:tab w:val="left" w:pos="3360"/>
        <w:tab w:val="left" w:pos="3840"/>
        <w:tab w:val="left" w:pos="4320"/>
      </w:tabs>
      <w:spacing w:after="0" w:line="240" w:lineRule="auto"/>
      <w:jc w:val="both"/>
    </w:pPr>
    <w:rPr>
      <w:rFonts w:ascii="Courier New" w:eastAsia="Times New Roman" w:hAnsi="Courier New" w:cs="Courier New"/>
      <w:sz w:val="20"/>
      <w:szCs w:val="20"/>
      <w:lang w:eastAsia="de-DE"/>
    </w:rPr>
  </w:style>
  <w:style w:type="character" w:customStyle="1" w:styleId="MakrotextZchn">
    <w:name w:val="Makrotext Zchn"/>
    <w:basedOn w:val="Absatz-Standardschriftart"/>
    <w:link w:val="Makrotext"/>
    <w:semiHidden/>
    <w:rsid w:val="006830C0"/>
    <w:rPr>
      <w:rFonts w:ascii="Courier New" w:eastAsia="Times New Roman" w:hAnsi="Courier New" w:cs="Courier New"/>
      <w:sz w:val="20"/>
      <w:szCs w:val="20"/>
      <w:lang w:eastAsia="de-DE"/>
    </w:rPr>
  </w:style>
  <w:style w:type="paragraph" w:styleId="Rechtsgrundlagenverzeichnis">
    <w:name w:val="table of authorities"/>
    <w:basedOn w:val="Standard"/>
    <w:next w:val="Standard"/>
    <w:semiHidden/>
    <w:rsid w:val="006830C0"/>
    <w:pPr>
      <w:ind w:left="240" w:hanging="240"/>
    </w:pPr>
  </w:style>
  <w:style w:type="paragraph" w:styleId="RGV-berschrift">
    <w:name w:val="toa heading"/>
    <w:basedOn w:val="Standard"/>
    <w:next w:val="Standard"/>
    <w:semiHidden/>
    <w:rsid w:val="006830C0"/>
    <w:pPr>
      <w:spacing w:before="120"/>
    </w:pPr>
    <w:rPr>
      <w:rFonts w:cs="Arial"/>
      <w:b/>
      <w:bCs/>
    </w:rPr>
  </w:style>
  <w:style w:type="paragraph" w:styleId="Titel">
    <w:name w:val="Title"/>
    <w:basedOn w:val="Standard"/>
    <w:link w:val="TitelZchn"/>
    <w:rsid w:val="006830C0"/>
    <w:pPr>
      <w:jc w:val="center"/>
    </w:pPr>
    <w:rPr>
      <w:rFonts w:ascii="Roboto Condensed" w:eastAsiaTheme="minorHAnsi" w:hAnsi="Roboto Condensed" w:cstheme="majorHAnsi"/>
      <w:b/>
      <w:bCs/>
      <w:sz w:val="48"/>
      <w:szCs w:val="34"/>
      <w:lang w:eastAsia="fr-FR"/>
    </w:rPr>
  </w:style>
  <w:style w:type="character" w:customStyle="1" w:styleId="TitelZchn">
    <w:name w:val="Titel Zchn"/>
    <w:basedOn w:val="Absatz-Standardschriftart"/>
    <w:link w:val="Titel"/>
    <w:rsid w:val="006830C0"/>
    <w:rPr>
      <w:rFonts w:ascii="Roboto Condensed" w:hAnsi="Roboto Condensed" w:cstheme="majorHAnsi"/>
      <w:b/>
      <w:bCs/>
      <w:sz w:val="48"/>
      <w:szCs w:val="34"/>
      <w:lang w:eastAsia="fr-FR"/>
    </w:rPr>
  </w:style>
  <w:style w:type="paragraph" w:styleId="Verzeichnis5">
    <w:name w:val="toc 5"/>
    <w:basedOn w:val="Standard"/>
    <w:next w:val="Standard"/>
    <w:autoRedefine/>
    <w:semiHidden/>
    <w:rsid w:val="006830C0"/>
    <w:pPr>
      <w:ind w:left="960"/>
    </w:pPr>
  </w:style>
  <w:style w:type="paragraph" w:styleId="Verzeichnis6">
    <w:name w:val="toc 6"/>
    <w:basedOn w:val="Standard"/>
    <w:next w:val="Standard"/>
    <w:autoRedefine/>
    <w:semiHidden/>
    <w:rsid w:val="006830C0"/>
    <w:pPr>
      <w:ind w:left="1200"/>
    </w:pPr>
  </w:style>
  <w:style w:type="paragraph" w:styleId="Verzeichnis7">
    <w:name w:val="toc 7"/>
    <w:basedOn w:val="Standard"/>
    <w:next w:val="Standard"/>
    <w:autoRedefine/>
    <w:semiHidden/>
    <w:rsid w:val="006830C0"/>
    <w:pPr>
      <w:ind w:left="1440"/>
    </w:pPr>
  </w:style>
  <w:style w:type="paragraph" w:styleId="Verzeichnis8">
    <w:name w:val="toc 8"/>
    <w:basedOn w:val="Standard"/>
    <w:next w:val="Standard"/>
    <w:autoRedefine/>
    <w:semiHidden/>
    <w:rsid w:val="006830C0"/>
    <w:pPr>
      <w:ind w:left="1680"/>
    </w:pPr>
  </w:style>
  <w:style w:type="paragraph" w:styleId="Verzeichnis9">
    <w:name w:val="toc 9"/>
    <w:basedOn w:val="Standard"/>
    <w:next w:val="Standard"/>
    <w:autoRedefine/>
    <w:semiHidden/>
    <w:rsid w:val="006830C0"/>
    <w:pPr>
      <w:ind w:left="1920"/>
    </w:pPr>
  </w:style>
  <w:style w:type="paragraph" w:customStyle="1" w:styleId="ZitatAbschnitt">
    <w:name w:val="Zitat Abschnitt"/>
    <w:basedOn w:val="Text"/>
    <w:next w:val="ZitatAbschnittQuelle"/>
    <w:link w:val="ZitatAbschnittZchn"/>
    <w:qFormat/>
    <w:rsid w:val="006830C0"/>
    <w:pPr>
      <w:spacing w:after="0"/>
      <w:ind w:left="1418" w:right="1418"/>
    </w:pPr>
    <w:rPr>
      <w:i/>
    </w:rPr>
  </w:style>
  <w:style w:type="character" w:customStyle="1" w:styleId="ZitatAbschnittZchn">
    <w:name w:val="Zitat Abschnitt Zchn"/>
    <w:basedOn w:val="Absatz-Standardschriftart"/>
    <w:link w:val="ZitatAbschnitt"/>
    <w:rsid w:val="006830C0"/>
    <w:rPr>
      <w:rFonts w:ascii="Roboto Light" w:eastAsia="Times New Roman" w:hAnsi="Roboto Light" w:cs="Times New Roman"/>
      <w:i/>
      <w:szCs w:val="24"/>
      <w:lang w:eastAsia="de-DE"/>
    </w:rPr>
  </w:style>
  <w:style w:type="paragraph" w:customStyle="1" w:styleId="Tabelleberschrift">
    <w:name w:val="Tabelle Überschrift"/>
    <w:basedOn w:val="Text"/>
    <w:qFormat/>
    <w:rsid w:val="00FE5BCE"/>
    <w:pPr>
      <w:widowControl w:val="0"/>
      <w:spacing w:before="100" w:beforeAutospacing="1" w:after="100" w:afterAutospacing="1" w:line="240" w:lineRule="auto"/>
      <w:contextualSpacing/>
      <w:jc w:val="left"/>
    </w:pPr>
    <w:rPr>
      <w:rFonts w:ascii="Roboto Condensed" w:hAnsi="Roboto Condensed"/>
      <w:b/>
    </w:rPr>
  </w:style>
  <w:style w:type="paragraph" w:customStyle="1" w:styleId="TabelleZelle">
    <w:name w:val="Tabelle Zelle"/>
    <w:basedOn w:val="Text"/>
    <w:qFormat/>
    <w:rsid w:val="00FE5BCE"/>
    <w:pPr>
      <w:widowControl w:val="0"/>
      <w:spacing w:before="100" w:beforeAutospacing="1" w:after="100" w:afterAutospacing="1" w:line="240" w:lineRule="auto"/>
      <w:contextualSpacing/>
      <w:jc w:val="left"/>
    </w:pPr>
    <w:rPr>
      <w:sz w:val="20"/>
    </w:rPr>
  </w:style>
  <w:style w:type="character" w:styleId="Hervorhebung">
    <w:name w:val="Emphasis"/>
    <w:aliases w:val="Text kursiv"/>
    <w:basedOn w:val="Absatz-Standardschriftart"/>
    <w:qFormat/>
    <w:rsid w:val="006830C0"/>
    <w:rPr>
      <w:i/>
      <w:iCs/>
    </w:rPr>
  </w:style>
  <w:style w:type="table" w:customStyle="1" w:styleId="TabelleWinfo">
    <w:name w:val="Tabelle Winfo"/>
    <w:basedOn w:val="NormaleTabelle"/>
    <w:uiPriority w:val="99"/>
    <w:rsid w:val="006830C0"/>
    <w:pPr>
      <w:spacing w:after="0" w:line="240" w:lineRule="auto"/>
    </w:pPr>
    <w:rPr>
      <w:rFonts w:ascii="Times New Roman" w:eastAsia="Times New Roman" w:hAnsi="Times New Roman" w:cs="Times New Roman"/>
      <w:sz w:val="24"/>
      <w:szCs w:val="20"/>
      <w:lang w:eastAsia="de-DE"/>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sz w:val="26"/>
      </w:rPr>
    </w:tblStylePr>
  </w:style>
  <w:style w:type="paragraph" w:customStyle="1" w:styleId="Tabelleberschriftklein">
    <w:name w:val="Tabelle Überschrift klein"/>
    <w:basedOn w:val="Tabelleberschrift"/>
    <w:qFormat/>
    <w:rsid w:val="006830C0"/>
    <w:rPr>
      <w:sz w:val="20"/>
    </w:rPr>
  </w:style>
  <w:style w:type="paragraph" w:customStyle="1" w:styleId="TabelleZelleklein">
    <w:name w:val="Tabelle Zelle klein"/>
    <w:basedOn w:val="TabelleZelle"/>
    <w:qFormat/>
    <w:rsid w:val="006830C0"/>
    <w:rPr>
      <w:sz w:val="16"/>
    </w:rPr>
  </w:style>
  <w:style w:type="paragraph" w:customStyle="1" w:styleId="Literaturliste">
    <w:name w:val="Literaturliste"/>
    <w:basedOn w:val="Text"/>
    <w:rsid w:val="006830C0"/>
    <w:pPr>
      <w:ind w:left="720" w:hanging="720"/>
    </w:pPr>
    <w:rPr>
      <w:szCs w:val="20"/>
    </w:rPr>
  </w:style>
  <w:style w:type="paragraph" w:customStyle="1" w:styleId="ZitatAbschnittQuelle">
    <w:name w:val="Zitat Abschnitt Quelle"/>
    <w:basedOn w:val="Text"/>
    <w:next w:val="Text"/>
    <w:qFormat/>
    <w:rsid w:val="006830C0"/>
    <w:pPr>
      <w:ind w:left="1418" w:right="1418"/>
      <w:jc w:val="right"/>
    </w:pPr>
    <w:rPr>
      <w:szCs w:val="20"/>
    </w:rPr>
  </w:style>
  <w:style w:type="paragraph" w:customStyle="1" w:styleId="Textkrperlinksbndig">
    <w:name w:val="Textkörper linksbündig"/>
    <w:basedOn w:val="Standard"/>
    <w:rsid w:val="006830C0"/>
    <w:pPr>
      <w:jc w:val="left"/>
    </w:pPr>
    <w:rPr>
      <w:rFonts w:eastAsiaTheme="minorHAnsi" w:cstheme="minorBidi"/>
      <w:szCs w:val="22"/>
      <w:lang w:eastAsia="en-US"/>
    </w:rPr>
  </w:style>
  <w:style w:type="character" w:styleId="Platzhaltertext">
    <w:name w:val="Placeholder Text"/>
    <w:basedOn w:val="Absatz-Standardschriftart"/>
    <w:uiPriority w:val="99"/>
    <w:semiHidden/>
    <w:rsid w:val="006830C0"/>
    <w:rPr>
      <w:color w:val="808080"/>
    </w:rPr>
  </w:style>
  <w:style w:type="paragraph" w:styleId="Inhaltsverzeichnisberschrift">
    <w:name w:val="TOC Heading"/>
    <w:basedOn w:val="berschrift1"/>
    <w:next w:val="Standard"/>
    <w:uiPriority w:val="39"/>
    <w:unhideWhenUsed/>
    <w:rsid w:val="006830C0"/>
    <w:pPr>
      <w:keepNext/>
      <w:keepLines/>
      <w:pageBreakBefore w:val="0"/>
      <w:spacing w:before="240" w:after="0" w:line="259" w:lineRule="auto"/>
      <w:outlineLvl w:val="9"/>
    </w:pPr>
    <w:rPr>
      <w:rFonts w:asciiTheme="majorHAnsi" w:eastAsiaTheme="majorEastAsia" w:hAnsiTheme="majorHAnsi" w:cstheme="majorBidi"/>
      <w:b w:val="0"/>
      <w:color w:val="2E74B5" w:themeColor="accent1" w:themeShade="BF"/>
      <w:sz w:val="32"/>
      <w:szCs w:val="32"/>
    </w:rPr>
  </w:style>
  <w:style w:type="paragraph" w:customStyle="1" w:styleId="TitelseiteFett">
    <w:name w:val="Titelseite Fett"/>
    <w:basedOn w:val="Text"/>
    <w:rsid w:val="006830C0"/>
    <w:rPr>
      <w:rFonts w:ascii="Roboto Condensed" w:hAnsi="Roboto Condensed"/>
      <w:b/>
      <w:bCs/>
      <w:sz w:val="24"/>
      <w:lang w:eastAsia="fr-FR"/>
    </w:rPr>
  </w:style>
  <w:style w:type="paragraph" w:customStyle="1" w:styleId="Formel">
    <w:name w:val="Formel"/>
    <w:basedOn w:val="Text"/>
    <w:rsid w:val="006830C0"/>
    <w:pPr>
      <w:ind w:left="567"/>
    </w:pPr>
    <w:rPr>
      <w:noProof/>
    </w:rPr>
  </w:style>
  <w:style w:type="paragraph" w:customStyle="1" w:styleId="Aufzhlung">
    <w:name w:val="Aufzählung"/>
    <w:basedOn w:val="Standard"/>
    <w:link w:val="AufzhlungZchn"/>
    <w:qFormat/>
    <w:rsid w:val="006830C0"/>
    <w:pPr>
      <w:numPr>
        <w:numId w:val="29"/>
      </w:numPr>
      <w:spacing w:after="60"/>
      <w:ind w:left="426" w:hanging="426"/>
      <w:contextualSpacing/>
    </w:pPr>
  </w:style>
  <w:style w:type="character" w:customStyle="1" w:styleId="AufzhlungZchn">
    <w:name w:val="Aufzählung Zchn"/>
    <w:link w:val="Aufzhlung"/>
    <w:rsid w:val="006830C0"/>
    <w:rPr>
      <w:rFonts w:ascii="Roboto Light" w:eastAsia="Times New Roman" w:hAnsi="Roboto Light" w:cs="Times New Roman"/>
      <w:szCs w:val="24"/>
      <w:lang w:eastAsia="de-DE"/>
    </w:rPr>
  </w:style>
  <w:style w:type="paragraph" w:styleId="berarbeitung">
    <w:name w:val="Revision"/>
    <w:hidden/>
    <w:uiPriority w:val="99"/>
    <w:semiHidden/>
    <w:rsid w:val="006830C0"/>
    <w:pPr>
      <w:spacing w:after="0" w:line="240" w:lineRule="auto"/>
    </w:pPr>
    <w:rPr>
      <w:rFonts w:ascii="Roboto Light" w:eastAsia="Times New Roman" w:hAnsi="Roboto Light" w:cs="Times New Roman"/>
      <w:szCs w:val="24"/>
      <w:lang w:eastAsia="de-DE"/>
    </w:rPr>
  </w:style>
  <w:style w:type="paragraph" w:styleId="Zitat">
    <w:name w:val="Quote"/>
    <w:basedOn w:val="Text"/>
    <w:next w:val="Text"/>
    <w:link w:val="ZitatZchn"/>
    <w:uiPriority w:val="29"/>
    <w:qFormat/>
    <w:rsid w:val="006830C0"/>
    <w:pPr>
      <w:spacing w:before="100" w:beforeAutospacing="1" w:after="100" w:afterAutospacing="1"/>
    </w:pPr>
    <w:rPr>
      <w:i/>
      <w:iCs/>
    </w:rPr>
  </w:style>
  <w:style w:type="character" w:customStyle="1" w:styleId="ZitatZchn">
    <w:name w:val="Zitat Zchn"/>
    <w:basedOn w:val="Absatz-Standardschriftart"/>
    <w:link w:val="Zitat"/>
    <w:uiPriority w:val="29"/>
    <w:rsid w:val="006830C0"/>
    <w:rPr>
      <w:rFonts w:ascii="Roboto Light" w:eastAsia="Times New Roman" w:hAnsi="Roboto Light" w:cs="Times New Roman"/>
      <w:i/>
      <w:iCs/>
      <w:szCs w:val="24"/>
      <w:lang w:eastAsia="de-DE"/>
    </w:rPr>
  </w:style>
  <w:style w:type="paragraph" w:styleId="Literaturverzeichnis">
    <w:name w:val="Bibliography"/>
    <w:basedOn w:val="Standard"/>
    <w:next w:val="Standard"/>
    <w:uiPriority w:val="37"/>
    <w:unhideWhenUsed/>
    <w:rsid w:val="006830C0"/>
    <w:pPr>
      <w:spacing w:after="0" w:line="240" w:lineRule="auto"/>
      <w:ind w:left="720" w:hanging="720"/>
    </w:pPr>
  </w:style>
  <w:style w:type="paragraph" w:customStyle="1" w:styleId="ZitatKapitel">
    <w:name w:val="Zitat Kapitel"/>
    <w:basedOn w:val="Text"/>
    <w:next w:val="Text"/>
    <w:qFormat/>
    <w:rsid w:val="006830C0"/>
    <w:pPr>
      <w:ind w:left="4536"/>
      <w:jc w:val="right"/>
    </w:pPr>
    <w:rPr>
      <w:i/>
      <w:sz w:val="20"/>
    </w:rPr>
  </w:style>
  <w:style w:type="paragraph" w:styleId="Listenabsatz">
    <w:name w:val="List Paragraph"/>
    <w:basedOn w:val="Standard"/>
    <w:uiPriority w:val="34"/>
    <w:rsid w:val="006830C0"/>
    <w:pPr>
      <w:ind w:left="720"/>
      <w:contextualSpacing/>
    </w:pPr>
  </w:style>
  <w:style w:type="character" w:customStyle="1" w:styleId="Textfett">
    <w:name w:val="Text fett"/>
    <w:basedOn w:val="TextZchn"/>
    <w:qFormat/>
    <w:rsid w:val="006830C0"/>
    <w:rPr>
      <w:rFonts w:ascii="Roboto Light" w:eastAsia="Times New Roman" w:hAnsi="Roboto Light" w:cs="Times New Roman"/>
      <w:b/>
      <w:szCs w:val="24"/>
      <w:lang w:eastAsia="de-DE"/>
    </w:rPr>
  </w:style>
  <w:style w:type="paragraph" w:customStyle="1" w:styleId="ZitatKapitelQuelle">
    <w:name w:val="Zitat Kapitel Quelle"/>
    <w:basedOn w:val="ZitatKapitel"/>
    <w:qFormat/>
    <w:rsid w:val="006830C0"/>
    <w:rPr>
      <w:i w:val="0"/>
      <w:sz w:val="18"/>
    </w:rPr>
  </w:style>
  <w:style w:type="paragraph" w:customStyle="1" w:styleId="berschriftohneNr">
    <w:name w:val="Überschrift ohne Nr"/>
    <w:next w:val="Standard"/>
    <w:qFormat/>
    <w:rsid w:val="006830C0"/>
    <w:pPr>
      <w:pageBreakBefore/>
      <w:spacing w:after="240" w:line="312" w:lineRule="auto"/>
      <w:ind w:left="851" w:hanging="851"/>
      <w:outlineLvl w:val="0"/>
    </w:pPr>
    <w:rPr>
      <w:rFonts w:ascii="Roboto Condensed Light" w:hAnsi="Roboto Condensed Light"/>
      <w:b/>
      <w:sz w:val="28"/>
    </w:rPr>
  </w:style>
  <w:style w:type="character" w:customStyle="1" w:styleId="Verzeichnis1Zchn">
    <w:name w:val="Verzeichnis 1 Zchn"/>
    <w:basedOn w:val="TextZchn"/>
    <w:link w:val="Verzeichnis1"/>
    <w:uiPriority w:val="39"/>
    <w:rsid w:val="006830C0"/>
    <w:rPr>
      <w:rFonts w:ascii="Roboto Light" w:eastAsia="Times New Roman" w:hAnsi="Roboto Light" w:cs="Times New Roman"/>
      <w:noProof/>
      <w:szCs w:val="26"/>
      <w:lang w:eastAsia="de-DE"/>
    </w:rPr>
  </w:style>
  <w:style w:type="paragraph" w:styleId="Aufzhlungszeichen">
    <w:name w:val="List Bullet"/>
    <w:basedOn w:val="Standard"/>
    <w:uiPriority w:val="99"/>
    <w:unhideWhenUsed/>
    <w:rsid w:val="00A668FA"/>
    <w:pPr>
      <w:numPr>
        <w:numId w:val="10"/>
      </w:numPr>
      <w:contextualSpacing/>
    </w:pPr>
  </w:style>
  <w:style w:type="character" w:styleId="BesuchterLink">
    <w:name w:val="FollowedHyperlink"/>
    <w:basedOn w:val="Absatz-Standardschriftart"/>
    <w:uiPriority w:val="99"/>
    <w:semiHidden/>
    <w:unhideWhenUsed/>
    <w:rsid w:val="00783CE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www.emeraldgrouppublishing.com/authors/guides/write/abstracts.htm" TargetMode="External"/><Relationship Id="rId25" Type="http://schemas.openxmlformats.org/officeDocument/2006/relationships/diagramQuickStyle" Target="diagrams/quickStyle1.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Layout" Target="diagrams/layout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emeraldgrouppublishing.com/authors/guides/write/abstracts.htm" TargetMode="External"/><Relationship Id="rId23" Type="http://schemas.openxmlformats.org/officeDocument/2006/relationships/diagramData" Target="diagrams/data1.xml"/><Relationship Id="rId28"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www.tu-chemnitz.de/ub/dokumente/a_z/din_normen_fuer_das_anfertigen_wissenschaftlicher_arbeiten2013.pdf" TargetMode="External"/><Relationship Id="rId27" Type="http://schemas.microsoft.com/office/2007/relationships/diagramDrawing" Target="diagrams/drawing1.xml"/><Relationship Id="rId30" Type="http://schemas.openxmlformats.org/officeDocument/2006/relationships/hyperlink" Target="https://www.tu-chemnitz.de/studentenservice/zpa/formulare/allgemeineformulare/abschlussarbeit_selbststaendigkeitserklaerung.pdf" TargetMode="External"/><Relationship Id="rId8" Type="http://schemas.openxmlformats.org/officeDocument/2006/relationships/image" Target="media/image1.w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C01F4BD-DF63-4F5D-9D66-61A7139B6290}" type="doc">
      <dgm:prSet loTypeId="urn:microsoft.com/office/officeart/2008/layout/HorizontalMultiLevelHierarchy" loCatId="hierarchy" qsTypeId="urn:microsoft.com/office/officeart/2005/8/quickstyle/simple3" qsCatId="simple" csTypeId="urn:microsoft.com/office/officeart/2005/8/colors/accent0_1" csCatId="mainScheme" phldr="1"/>
      <dgm:spPr/>
      <dgm:t>
        <a:bodyPr/>
        <a:lstStyle/>
        <a:p>
          <a:endParaRPr lang="de-DE"/>
        </a:p>
      </dgm:t>
    </dgm:pt>
    <dgm:pt modelId="{DD6480BF-A70D-4C53-A38E-60FEEDE6C29B}">
      <dgm:prSet phldrT="[Text]"/>
      <dgm:spPr/>
      <dgm:t>
        <a:bodyPr/>
        <a:lstStyle/>
        <a:p>
          <a:r>
            <a:rPr lang="de-DE" b="1">
              <a:latin typeface="Roboto Condensed" panose="02000000000000000000" pitchFamily="2" charset="0"/>
              <a:ea typeface="Roboto Condensed" panose="02000000000000000000" pitchFamily="2" charset="0"/>
            </a:rPr>
            <a:t> CD-R, DVD oder USB-Stick </a:t>
          </a:r>
          <a:endParaRPr lang="de-DE">
            <a:latin typeface="Roboto Condensed" panose="02000000000000000000" pitchFamily="2" charset="0"/>
            <a:ea typeface="Roboto Condensed" panose="02000000000000000000" pitchFamily="2" charset="0"/>
          </a:endParaRPr>
        </a:p>
      </dgm:t>
    </dgm:pt>
    <dgm:pt modelId="{E710E2C8-9893-4DD7-A9D5-34C1976467DF}" type="parTrans" cxnId="{0B0F2CED-F465-4AB0-931A-A8B1F98CEBD8}">
      <dgm:prSet/>
      <dgm:spPr/>
      <dgm:t>
        <a:bodyPr/>
        <a:lstStyle/>
        <a:p>
          <a:endParaRPr lang="de-DE">
            <a:latin typeface="Roboto Condensed" panose="02000000000000000000" pitchFamily="2" charset="0"/>
            <a:ea typeface="Roboto Condensed" panose="02000000000000000000" pitchFamily="2" charset="0"/>
          </a:endParaRPr>
        </a:p>
      </dgm:t>
    </dgm:pt>
    <dgm:pt modelId="{1F49E7A9-B43E-41FE-AA81-638A83D89084}" type="sibTrans" cxnId="{0B0F2CED-F465-4AB0-931A-A8B1F98CEBD8}">
      <dgm:prSet/>
      <dgm:spPr/>
      <dgm:t>
        <a:bodyPr/>
        <a:lstStyle/>
        <a:p>
          <a:endParaRPr lang="de-DE">
            <a:latin typeface="Roboto Condensed" panose="02000000000000000000" pitchFamily="2" charset="0"/>
            <a:ea typeface="Roboto Condensed" panose="02000000000000000000" pitchFamily="2" charset="0"/>
          </a:endParaRPr>
        </a:p>
      </dgm:t>
    </dgm:pt>
    <dgm:pt modelId="{27CB5F0E-84FF-4304-A573-395B6EC99C81}">
      <dgm:prSet phldrT="[Text]"/>
      <dgm:spPr/>
      <dgm:t>
        <a:bodyPr/>
        <a:lstStyle/>
        <a:p>
          <a:r>
            <a:rPr lang="de-DE">
              <a:latin typeface="Roboto Condensed" panose="02000000000000000000" pitchFamily="2" charset="0"/>
              <a:ea typeface="Roboto Condensed" panose="02000000000000000000" pitchFamily="2" charset="0"/>
            </a:rPr>
            <a:t>Originale im entspr. Datenformat</a:t>
          </a:r>
        </a:p>
      </dgm:t>
    </dgm:pt>
    <dgm:pt modelId="{D6E7FA50-DDB1-4007-8D70-A45001B046D6}" type="parTrans" cxnId="{6E86B27F-4869-4C2B-B23A-B8482EF49A1C}">
      <dgm:prSet/>
      <dgm:spPr/>
      <dgm:t>
        <a:bodyPr/>
        <a:lstStyle/>
        <a:p>
          <a:endParaRPr lang="de-DE">
            <a:latin typeface="Roboto Condensed" panose="02000000000000000000" pitchFamily="2" charset="0"/>
            <a:ea typeface="Roboto Condensed" panose="02000000000000000000" pitchFamily="2" charset="0"/>
          </a:endParaRPr>
        </a:p>
      </dgm:t>
    </dgm:pt>
    <dgm:pt modelId="{F7F0CFE0-793A-4B76-8097-2C313350C424}" type="sibTrans" cxnId="{6E86B27F-4869-4C2B-B23A-B8482EF49A1C}">
      <dgm:prSet/>
      <dgm:spPr/>
      <dgm:t>
        <a:bodyPr/>
        <a:lstStyle/>
        <a:p>
          <a:endParaRPr lang="de-DE">
            <a:latin typeface="Roboto Condensed" panose="02000000000000000000" pitchFamily="2" charset="0"/>
            <a:ea typeface="Roboto Condensed" panose="02000000000000000000" pitchFamily="2" charset="0"/>
          </a:endParaRPr>
        </a:p>
      </dgm:t>
    </dgm:pt>
    <dgm:pt modelId="{96D3BC4F-1D74-48AD-A723-4C82C212F877}">
      <dgm:prSet phldrT="[Text]"/>
      <dgm:spPr/>
      <dgm:t>
        <a:bodyPr/>
        <a:lstStyle/>
        <a:p>
          <a:r>
            <a:rPr lang="de-DE">
              <a:latin typeface="Roboto Condensed" panose="02000000000000000000" pitchFamily="2" charset="0"/>
              <a:ea typeface="Roboto Condensed" panose="02000000000000000000" pitchFamily="2" charset="0"/>
            </a:rPr>
            <a:t>Komplettarbeit im PDF-Format</a:t>
          </a:r>
          <a:br>
            <a:rPr lang="de-DE">
              <a:latin typeface="Roboto Condensed" panose="02000000000000000000" pitchFamily="2" charset="0"/>
              <a:ea typeface="Roboto Condensed" panose="02000000000000000000" pitchFamily="2" charset="0"/>
            </a:rPr>
          </a:br>
          <a:r>
            <a:rPr lang="de-DE">
              <a:latin typeface="Roboto Condensed" panose="02000000000000000000" pitchFamily="2" charset="0"/>
              <a:ea typeface="Roboto Condensed" panose="02000000000000000000" pitchFamily="2" charset="0"/>
            </a:rPr>
            <a:t>(Auflösung für Druck – High)</a:t>
          </a:r>
        </a:p>
      </dgm:t>
    </dgm:pt>
    <dgm:pt modelId="{7DADE4E3-7271-4873-9F9B-49BA509B633A}" type="parTrans" cxnId="{C2E6946A-95DB-4C09-BC81-00C770922C70}">
      <dgm:prSet/>
      <dgm:spPr/>
      <dgm:t>
        <a:bodyPr/>
        <a:lstStyle/>
        <a:p>
          <a:endParaRPr lang="de-DE">
            <a:latin typeface="Roboto Condensed" panose="02000000000000000000" pitchFamily="2" charset="0"/>
            <a:ea typeface="Roboto Condensed" panose="02000000000000000000" pitchFamily="2" charset="0"/>
          </a:endParaRPr>
        </a:p>
      </dgm:t>
    </dgm:pt>
    <dgm:pt modelId="{A99589DF-9E14-4F58-BCCC-132FC4E5615B}" type="sibTrans" cxnId="{C2E6946A-95DB-4C09-BC81-00C770922C70}">
      <dgm:prSet/>
      <dgm:spPr/>
      <dgm:t>
        <a:bodyPr/>
        <a:lstStyle/>
        <a:p>
          <a:endParaRPr lang="de-DE">
            <a:latin typeface="Roboto Condensed" panose="02000000000000000000" pitchFamily="2" charset="0"/>
            <a:ea typeface="Roboto Condensed" panose="02000000000000000000" pitchFamily="2" charset="0"/>
          </a:endParaRPr>
        </a:p>
      </dgm:t>
    </dgm:pt>
    <dgm:pt modelId="{F63F2E0C-FC0B-4D90-B491-BE520CAAA78F}">
      <dgm:prSet phldrT="[Text]"/>
      <dgm:spPr/>
      <dgm:t>
        <a:bodyPr/>
        <a:lstStyle/>
        <a:p>
          <a:r>
            <a:rPr lang="de-DE">
              <a:latin typeface="Roboto Condensed" panose="02000000000000000000" pitchFamily="2" charset="0"/>
              <a:ea typeface="Roboto Condensed" panose="02000000000000000000" pitchFamily="2" charset="0"/>
            </a:rPr>
            <a:t>Komplettarbeit in Textformat</a:t>
          </a:r>
          <a:br>
            <a:rPr lang="de-DE">
              <a:latin typeface="Roboto Condensed" panose="02000000000000000000" pitchFamily="2" charset="0"/>
              <a:ea typeface="Roboto Condensed" panose="02000000000000000000" pitchFamily="2" charset="0"/>
            </a:rPr>
          </a:br>
          <a:r>
            <a:rPr lang="de-DE">
              <a:latin typeface="Roboto Condensed" panose="02000000000000000000" pitchFamily="2" charset="0"/>
              <a:ea typeface="Roboto Condensed" panose="02000000000000000000" pitchFamily="2" charset="0"/>
            </a:rPr>
            <a:t>(DOCx, ODT … )</a:t>
          </a:r>
        </a:p>
      </dgm:t>
    </dgm:pt>
    <dgm:pt modelId="{C6329323-7CBB-4C59-B143-4BA39B450F13}" type="parTrans" cxnId="{4561D103-7F3D-4973-8FF5-167CDF21DBF2}">
      <dgm:prSet/>
      <dgm:spPr/>
      <dgm:t>
        <a:bodyPr/>
        <a:lstStyle/>
        <a:p>
          <a:endParaRPr lang="de-DE">
            <a:latin typeface="Roboto Condensed" panose="02000000000000000000" pitchFamily="2" charset="0"/>
            <a:ea typeface="Roboto Condensed" panose="02000000000000000000" pitchFamily="2" charset="0"/>
          </a:endParaRPr>
        </a:p>
      </dgm:t>
    </dgm:pt>
    <dgm:pt modelId="{B90A57B8-CA41-46D3-BC0B-D69A198D538F}" type="sibTrans" cxnId="{4561D103-7F3D-4973-8FF5-167CDF21DBF2}">
      <dgm:prSet/>
      <dgm:spPr/>
      <dgm:t>
        <a:bodyPr/>
        <a:lstStyle/>
        <a:p>
          <a:endParaRPr lang="de-DE">
            <a:latin typeface="Roboto Condensed" panose="02000000000000000000" pitchFamily="2" charset="0"/>
            <a:ea typeface="Roboto Condensed" panose="02000000000000000000" pitchFamily="2" charset="0"/>
          </a:endParaRPr>
        </a:p>
      </dgm:t>
    </dgm:pt>
    <dgm:pt modelId="{6706437D-6889-494F-92CC-53897F422A61}">
      <dgm:prSet phldrT="[Text]"/>
      <dgm:spPr/>
      <dgm:t>
        <a:bodyPr/>
        <a:lstStyle/>
        <a:p>
          <a:r>
            <a:rPr lang="de-DE">
              <a:latin typeface="Roboto Condensed" panose="02000000000000000000" pitchFamily="2" charset="0"/>
              <a:ea typeface="Roboto Condensed" panose="02000000000000000000" pitchFamily="2" charset="0"/>
            </a:rPr>
            <a:t>Bilder und Grafiken</a:t>
          </a:r>
          <a:br>
            <a:rPr lang="de-DE">
              <a:latin typeface="Roboto Condensed" panose="02000000000000000000" pitchFamily="2" charset="0"/>
              <a:ea typeface="Roboto Condensed" panose="02000000000000000000" pitchFamily="2" charset="0"/>
            </a:rPr>
          </a:br>
          <a:r>
            <a:rPr lang="de-DE">
              <a:latin typeface="Roboto Condensed" panose="02000000000000000000" pitchFamily="2" charset="0"/>
              <a:ea typeface="Roboto Condensed" panose="02000000000000000000" pitchFamily="2" charset="0"/>
            </a:rPr>
            <a:t>(JPG, BMP, PNG, VSDx, CDR…)</a:t>
          </a:r>
        </a:p>
      </dgm:t>
    </dgm:pt>
    <dgm:pt modelId="{E4C52A32-394C-4255-9009-D7812D372192}" type="parTrans" cxnId="{A62D0594-08E6-4296-898A-80A7C2BEED10}">
      <dgm:prSet/>
      <dgm:spPr/>
      <dgm:t>
        <a:bodyPr/>
        <a:lstStyle/>
        <a:p>
          <a:endParaRPr lang="de-DE">
            <a:latin typeface="Roboto Condensed" panose="02000000000000000000" pitchFamily="2" charset="0"/>
            <a:ea typeface="Roboto Condensed" panose="02000000000000000000" pitchFamily="2" charset="0"/>
          </a:endParaRPr>
        </a:p>
      </dgm:t>
    </dgm:pt>
    <dgm:pt modelId="{A785EB39-071F-406D-891D-0E12E596A4B7}" type="sibTrans" cxnId="{A62D0594-08E6-4296-898A-80A7C2BEED10}">
      <dgm:prSet/>
      <dgm:spPr/>
      <dgm:t>
        <a:bodyPr/>
        <a:lstStyle/>
        <a:p>
          <a:endParaRPr lang="de-DE">
            <a:latin typeface="Roboto Condensed" panose="02000000000000000000" pitchFamily="2" charset="0"/>
            <a:ea typeface="Roboto Condensed" panose="02000000000000000000" pitchFamily="2" charset="0"/>
          </a:endParaRPr>
        </a:p>
      </dgm:t>
    </dgm:pt>
    <dgm:pt modelId="{08533B76-E5A4-4DD7-A8BF-8432640717BE}">
      <dgm:prSet phldrT="[Text]"/>
      <dgm:spPr/>
      <dgm:t>
        <a:bodyPr/>
        <a:lstStyle/>
        <a:p>
          <a:r>
            <a:rPr lang="de-DE">
              <a:latin typeface="Roboto Condensed" panose="02000000000000000000" pitchFamily="2" charset="0"/>
              <a:ea typeface="Roboto Condensed" panose="02000000000000000000" pitchFamily="2" charset="0"/>
            </a:rPr>
            <a:t>Technische Zeichnungen</a:t>
          </a:r>
          <a:br>
            <a:rPr lang="de-DE">
              <a:latin typeface="Roboto Condensed" panose="02000000000000000000" pitchFamily="2" charset="0"/>
              <a:ea typeface="Roboto Condensed" panose="02000000000000000000" pitchFamily="2" charset="0"/>
            </a:rPr>
          </a:br>
          <a:r>
            <a:rPr lang="de-DE">
              <a:latin typeface="Roboto Condensed" panose="02000000000000000000" pitchFamily="2" charset="0"/>
              <a:ea typeface="Roboto Condensed" panose="02000000000000000000" pitchFamily="2" charset="0"/>
            </a:rPr>
            <a:t>(DXF, VSD)</a:t>
          </a:r>
        </a:p>
      </dgm:t>
    </dgm:pt>
    <dgm:pt modelId="{8F834B74-759F-41CA-8364-7AF424719A1D}" type="parTrans" cxnId="{77676663-1402-447D-AAC5-BB731B82FDDC}">
      <dgm:prSet/>
      <dgm:spPr/>
      <dgm:t>
        <a:bodyPr/>
        <a:lstStyle/>
        <a:p>
          <a:endParaRPr lang="de-DE">
            <a:latin typeface="Roboto Condensed" panose="02000000000000000000" pitchFamily="2" charset="0"/>
            <a:ea typeface="Roboto Condensed" panose="02000000000000000000" pitchFamily="2" charset="0"/>
          </a:endParaRPr>
        </a:p>
      </dgm:t>
    </dgm:pt>
    <dgm:pt modelId="{D7E8A04F-4E20-4DAC-88B8-8182B1214B60}" type="sibTrans" cxnId="{77676663-1402-447D-AAC5-BB731B82FDDC}">
      <dgm:prSet/>
      <dgm:spPr/>
      <dgm:t>
        <a:bodyPr/>
        <a:lstStyle/>
        <a:p>
          <a:endParaRPr lang="de-DE">
            <a:latin typeface="Roboto Condensed" panose="02000000000000000000" pitchFamily="2" charset="0"/>
            <a:ea typeface="Roboto Condensed" panose="02000000000000000000" pitchFamily="2" charset="0"/>
          </a:endParaRPr>
        </a:p>
      </dgm:t>
    </dgm:pt>
    <dgm:pt modelId="{698B1453-145A-4CD5-9164-F1784287CD7A}">
      <dgm:prSet phldrT="[Text]"/>
      <dgm:spPr/>
      <dgm:t>
        <a:bodyPr/>
        <a:lstStyle/>
        <a:p>
          <a:r>
            <a:rPr lang="de-DE">
              <a:latin typeface="Roboto Condensed" panose="02000000000000000000" pitchFamily="2" charset="0"/>
              <a:ea typeface="Roboto Condensed" panose="02000000000000000000" pitchFamily="2" charset="0"/>
            </a:rPr>
            <a:t>Messdaten</a:t>
          </a:r>
          <a:br>
            <a:rPr lang="de-DE">
              <a:latin typeface="Roboto Condensed" panose="02000000000000000000" pitchFamily="2" charset="0"/>
              <a:ea typeface="Roboto Condensed" panose="02000000000000000000" pitchFamily="2" charset="0"/>
            </a:rPr>
          </a:br>
          <a:r>
            <a:rPr lang="de-DE">
              <a:latin typeface="Roboto Condensed" panose="02000000000000000000" pitchFamily="2" charset="0"/>
              <a:ea typeface="Roboto Condensed" panose="02000000000000000000" pitchFamily="2" charset="0"/>
            </a:rPr>
            <a:t>(XLSx, ACCDB, ASCII)</a:t>
          </a:r>
        </a:p>
      </dgm:t>
    </dgm:pt>
    <dgm:pt modelId="{2950A22E-592F-4BCF-B6CD-83D3D48D5CD7}" type="parTrans" cxnId="{2825029D-4553-48FE-8346-80A86C4E5248}">
      <dgm:prSet/>
      <dgm:spPr/>
      <dgm:t>
        <a:bodyPr/>
        <a:lstStyle/>
        <a:p>
          <a:endParaRPr lang="de-DE">
            <a:latin typeface="Roboto Condensed" panose="02000000000000000000" pitchFamily="2" charset="0"/>
            <a:ea typeface="Roboto Condensed" panose="02000000000000000000" pitchFamily="2" charset="0"/>
          </a:endParaRPr>
        </a:p>
      </dgm:t>
    </dgm:pt>
    <dgm:pt modelId="{6F77528F-230D-4519-B28F-9C9072EE0A2F}" type="sibTrans" cxnId="{2825029D-4553-48FE-8346-80A86C4E5248}">
      <dgm:prSet/>
      <dgm:spPr/>
      <dgm:t>
        <a:bodyPr/>
        <a:lstStyle/>
        <a:p>
          <a:endParaRPr lang="de-DE">
            <a:latin typeface="Roboto Condensed" panose="02000000000000000000" pitchFamily="2" charset="0"/>
            <a:ea typeface="Roboto Condensed" panose="02000000000000000000" pitchFamily="2" charset="0"/>
          </a:endParaRPr>
        </a:p>
      </dgm:t>
    </dgm:pt>
    <dgm:pt modelId="{62930F72-9659-45C8-BF84-EDD0C849DACD}">
      <dgm:prSet phldrT="[Text]"/>
      <dgm:spPr/>
      <dgm:t>
        <a:bodyPr/>
        <a:lstStyle/>
        <a:p>
          <a:r>
            <a:rPr lang="de-DE">
              <a:latin typeface="Roboto Condensed" panose="02000000000000000000" pitchFamily="2" charset="0"/>
              <a:ea typeface="Roboto Condensed" panose="02000000000000000000" pitchFamily="2" charset="0"/>
            </a:rPr>
            <a:t>CITAVI Export der Literatur</a:t>
          </a:r>
        </a:p>
        <a:p>
          <a:r>
            <a:rPr lang="de-DE">
              <a:latin typeface="Roboto Condensed" panose="02000000000000000000" pitchFamily="2" charset="0"/>
              <a:ea typeface="Roboto Condensed" panose="02000000000000000000" pitchFamily="2" charset="0"/>
            </a:rPr>
            <a:t>(als BibTeX inkl. Dateien)</a:t>
          </a:r>
        </a:p>
      </dgm:t>
    </dgm:pt>
    <dgm:pt modelId="{A3FC1983-ABA4-4BF2-B45B-D12A606ED38E}" type="parTrans" cxnId="{20F2023D-02A2-44CD-9F02-F15F7FD16F89}">
      <dgm:prSet/>
      <dgm:spPr/>
      <dgm:t>
        <a:bodyPr/>
        <a:lstStyle/>
        <a:p>
          <a:endParaRPr lang="de-DE">
            <a:latin typeface="Roboto Condensed" panose="02000000000000000000" pitchFamily="2" charset="0"/>
            <a:ea typeface="Roboto Condensed" panose="02000000000000000000" pitchFamily="2" charset="0"/>
          </a:endParaRPr>
        </a:p>
      </dgm:t>
    </dgm:pt>
    <dgm:pt modelId="{1EA3EF8E-A434-4024-BB0B-F75DB80446D3}" type="sibTrans" cxnId="{20F2023D-02A2-44CD-9F02-F15F7FD16F89}">
      <dgm:prSet/>
      <dgm:spPr/>
      <dgm:t>
        <a:bodyPr/>
        <a:lstStyle/>
        <a:p>
          <a:endParaRPr lang="de-DE">
            <a:latin typeface="Roboto Condensed" panose="02000000000000000000" pitchFamily="2" charset="0"/>
            <a:ea typeface="Roboto Condensed" panose="02000000000000000000" pitchFamily="2" charset="0"/>
          </a:endParaRPr>
        </a:p>
      </dgm:t>
    </dgm:pt>
    <dgm:pt modelId="{C4FD51DD-5DBF-48C6-A9BC-E05A40CEAC0E}" type="pres">
      <dgm:prSet presAssocID="{DC01F4BD-DF63-4F5D-9D66-61A7139B6290}" presName="Name0" presStyleCnt="0">
        <dgm:presLayoutVars>
          <dgm:chPref val="1"/>
          <dgm:dir/>
          <dgm:animOne val="branch"/>
          <dgm:animLvl val="lvl"/>
          <dgm:resizeHandles val="exact"/>
        </dgm:presLayoutVars>
      </dgm:prSet>
      <dgm:spPr/>
    </dgm:pt>
    <dgm:pt modelId="{83117FFE-976A-4174-BDA5-FF4F746D9158}" type="pres">
      <dgm:prSet presAssocID="{DD6480BF-A70D-4C53-A38E-60FEEDE6C29B}" presName="root1" presStyleCnt="0"/>
      <dgm:spPr/>
    </dgm:pt>
    <dgm:pt modelId="{666F5D9E-4090-4C11-A988-9D90F4E92260}" type="pres">
      <dgm:prSet presAssocID="{DD6480BF-A70D-4C53-A38E-60FEEDE6C29B}" presName="LevelOneTextNode" presStyleLbl="node0" presStyleIdx="0" presStyleCnt="1" custScaleY="116893">
        <dgm:presLayoutVars>
          <dgm:chPref val="3"/>
        </dgm:presLayoutVars>
      </dgm:prSet>
      <dgm:spPr/>
    </dgm:pt>
    <dgm:pt modelId="{E7389EED-A4E9-4E75-90DE-6EBE94E5A649}" type="pres">
      <dgm:prSet presAssocID="{DD6480BF-A70D-4C53-A38E-60FEEDE6C29B}" presName="level2hierChild" presStyleCnt="0"/>
      <dgm:spPr/>
    </dgm:pt>
    <dgm:pt modelId="{DCD784F6-88B8-487D-AA82-B96FEC4065CD}" type="pres">
      <dgm:prSet presAssocID="{7DADE4E3-7271-4873-9F9B-49BA509B633A}" presName="conn2-1" presStyleLbl="parChTrans1D2" presStyleIdx="0" presStyleCnt="2"/>
      <dgm:spPr/>
    </dgm:pt>
    <dgm:pt modelId="{9ACBE566-1CD9-48BB-9013-F5F86F236647}" type="pres">
      <dgm:prSet presAssocID="{7DADE4E3-7271-4873-9F9B-49BA509B633A}" presName="connTx" presStyleLbl="parChTrans1D2" presStyleIdx="0" presStyleCnt="2"/>
      <dgm:spPr/>
    </dgm:pt>
    <dgm:pt modelId="{A812D829-8E52-48DC-8B83-49159D47979D}" type="pres">
      <dgm:prSet presAssocID="{96D3BC4F-1D74-48AD-A723-4C82C212F877}" presName="root2" presStyleCnt="0"/>
      <dgm:spPr/>
    </dgm:pt>
    <dgm:pt modelId="{85D91DAC-B502-4CD8-8F49-91C84272045B}" type="pres">
      <dgm:prSet presAssocID="{96D3BC4F-1D74-48AD-A723-4C82C212F877}" presName="LevelTwoTextNode" presStyleLbl="node2" presStyleIdx="0" presStyleCnt="2" custScaleX="124038">
        <dgm:presLayoutVars>
          <dgm:chPref val="3"/>
        </dgm:presLayoutVars>
      </dgm:prSet>
      <dgm:spPr/>
    </dgm:pt>
    <dgm:pt modelId="{93AFFD06-F310-44D0-9474-7AAA8CADD68B}" type="pres">
      <dgm:prSet presAssocID="{96D3BC4F-1D74-48AD-A723-4C82C212F877}" presName="level3hierChild" presStyleCnt="0"/>
      <dgm:spPr/>
    </dgm:pt>
    <dgm:pt modelId="{198A39BA-45A4-4526-A267-ACC83EB7544D}" type="pres">
      <dgm:prSet presAssocID="{D6E7FA50-DDB1-4007-8D70-A45001B046D6}" presName="conn2-1" presStyleLbl="parChTrans1D2" presStyleIdx="1" presStyleCnt="2"/>
      <dgm:spPr/>
    </dgm:pt>
    <dgm:pt modelId="{BB7D852B-0E8D-4115-AEB6-AD781448FC8F}" type="pres">
      <dgm:prSet presAssocID="{D6E7FA50-DDB1-4007-8D70-A45001B046D6}" presName="connTx" presStyleLbl="parChTrans1D2" presStyleIdx="1" presStyleCnt="2"/>
      <dgm:spPr/>
    </dgm:pt>
    <dgm:pt modelId="{3BFB669F-BD76-4418-8580-62173780211F}" type="pres">
      <dgm:prSet presAssocID="{27CB5F0E-84FF-4304-A573-395B6EC99C81}" presName="root2" presStyleCnt="0"/>
      <dgm:spPr/>
    </dgm:pt>
    <dgm:pt modelId="{F44AD48A-7990-4417-8619-67186AFD84E3}" type="pres">
      <dgm:prSet presAssocID="{27CB5F0E-84FF-4304-A573-395B6EC99C81}" presName="LevelTwoTextNode" presStyleLbl="node2" presStyleIdx="1" presStyleCnt="2" custScaleX="124038" custLinFactNeighborX="-2" custLinFactNeighborY="-11107">
        <dgm:presLayoutVars>
          <dgm:chPref val="3"/>
        </dgm:presLayoutVars>
      </dgm:prSet>
      <dgm:spPr/>
    </dgm:pt>
    <dgm:pt modelId="{2743FA14-6163-4C63-8052-5D1949E52591}" type="pres">
      <dgm:prSet presAssocID="{27CB5F0E-84FF-4304-A573-395B6EC99C81}" presName="level3hierChild" presStyleCnt="0"/>
      <dgm:spPr/>
    </dgm:pt>
    <dgm:pt modelId="{45103DC3-3DB6-4090-8AEB-C02ACBE02FB6}" type="pres">
      <dgm:prSet presAssocID="{C6329323-7CBB-4C59-B143-4BA39B450F13}" presName="conn2-1" presStyleLbl="parChTrans1D3" presStyleIdx="0" presStyleCnt="5"/>
      <dgm:spPr/>
    </dgm:pt>
    <dgm:pt modelId="{18A05692-0B14-431A-9369-47ED6D008D67}" type="pres">
      <dgm:prSet presAssocID="{C6329323-7CBB-4C59-B143-4BA39B450F13}" presName="connTx" presStyleLbl="parChTrans1D3" presStyleIdx="0" presStyleCnt="5"/>
      <dgm:spPr/>
    </dgm:pt>
    <dgm:pt modelId="{29ABF065-14CD-4989-B98A-4167E5C05DA6}" type="pres">
      <dgm:prSet presAssocID="{F63F2E0C-FC0B-4D90-B491-BE520CAAA78F}" presName="root2" presStyleCnt="0"/>
      <dgm:spPr/>
    </dgm:pt>
    <dgm:pt modelId="{F9F67FF2-D16C-4433-AAE7-1346BD85505B}" type="pres">
      <dgm:prSet presAssocID="{F63F2E0C-FC0B-4D90-B491-BE520CAAA78F}" presName="LevelTwoTextNode" presStyleLbl="node3" presStyleIdx="0" presStyleCnt="5" custScaleX="126949" custLinFactNeighborX="16920">
        <dgm:presLayoutVars>
          <dgm:chPref val="3"/>
        </dgm:presLayoutVars>
      </dgm:prSet>
      <dgm:spPr/>
    </dgm:pt>
    <dgm:pt modelId="{32D6E0D6-B7E9-481F-AAA7-586C44B73A0E}" type="pres">
      <dgm:prSet presAssocID="{F63F2E0C-FC0B-4D90-B491-BE520CAAA78F}" presName="level3hierChild" presStyleCnt="0"/>
      <dgm:spPr/>
    </dgm:pt>
    <dgm:pt modelId="{BB2C409F-1A88-4933-B8C2-DFE99D9AEB65}" type="pres">
      <dgm:prSet presAssocID="{E4C52A32-394C-4255-9009-D7812D372192}" presName="conn2-1" presStyleLbl="parChTrans1D3" presStyleIdx="1" presStyleCnt="5"/>
      <dgm:spPr/>
    </dgm:pt>
    <dgm:pt modelId="{B7C77CD9-DC9D-4230-8D89-52C8732C592B}" type="pres">
      <dgm:prSet presAssocID="{E4C52A32-394C-4255-9009-D7812D372192}" presName="connTx" presStyleLbl="parChTrans1D3" presStyleIdx="1" presStyleCnt="5"/>
      <dgm:spPr/>
    </dgm:pt>
    <dgm:pt modelId="{1AAE4ABF-C19D-43EE-87F4-F856DF0C06CB}" type="pres">
      <dgm:prSet presAssocID="{6706437D-6889-494F-92CC-53897F422A61}" presName="root2" presStyleCnt="0"/>
      <dgm:spPr/>
    </dgm:pt>
    <dgm:pt modelId="{3233A81E-3DDD-4413-BF77-FA29CB1685F0}" type="pres">
      <dgm:prSet presAssocID="{6706437D-6889-494F-92CC-53897F422A61}" presName="LevelTwoTextNode" presStyleLbl="node3" presStyleIdx="1" presStyleCnt="5" custScaleX="126949" custLinFactNeighborX="16920">
        <dgm:presLayoutVars>
          <dgm:chPref val="3"/>
        </dgm:presLayoutVars>
      </dgm:prSet>
      <dgm:spPr/>
    </dgm:pt>
    <dgm:pt modelId="{89241FC7-5ABA-4914-B7B7-0B4366D8CE95}" type="pres">
      <dgm:prSet presAssocID="{6706437D-6889-494F-92CC-53897F422A61}" presName="level3hierChild" presStyleCnt="0"/>
      <dgm:spPr/>
    </dgm:pt>
    <dgm:pt modelId="{45CB784B-8C83-43A4-90ED-C9DB43ACF385}" type="pres">
      <dgm:prSet presAssocID="{8F834B74-759F-41CA-8364-7AF424719A1D}" presName="conn2-1" presStyleLbl="parChTrans1D3" presStyleIdx="2" presStyleCnt="5"/>
      <dgm:spPr/>
    </dgm:pt>
    <dgm:pt modelId="{F3BD26C2-AC1E-43FE-8EDC-78F33779AAC6}" type="pres">
      <dgm:prSet presAssocID="{8F834B74-759F-41CA-8364-7AF424719A1D}" presName="connTx" presStyleLbl="parChTrans1D3" presStyleIdx="2" presStyleCnt="5"/>
      <dgm:spPr/>
    </dgm:pt>
    <dgm:pt modelId="{76883BAC-CA72-4A82-B924-B4E3963A3257}" type="pres">
      <dgm:prSet presAssocID="{08533B76-E5A4-4DD7-A8BF-8432640717BE}" presName="root2" presStyleCnt="0"/>
      <dgm:spPr/>
    </dgm:pt>
    <dgm:pt modelId="{A4F79349-33AD-4AD7-AF0A-D918C8CE4D75}" type="pres">
      <dgm:prSet presAssocID="{08533B76-E5A4-4DD7-A8BF-8432640717BE}" presName="LevelTwoTextNode" presStyleLbl="node3" presStyleIdx="2" presStyleCnt="5" custScaleX="126949" custLinFactNeighborX="16920">
        <dgm:presLayoutVars>
          <dgm:chPref val="3"/>
        </dgm:presLayoutVars>
      </dgm:prSet>
      <dgm:spPr/>
    </dgm:pt>
    <dgm:pt modelId="{7429281D-D453-4AD0-90F2-DBDAFECAB8C0}" type="pres">
      <dgm:prSet presAssocID="{08533B76-E5A4-4DD7-A8BF-8432640717BE}" presName="level3hierChild" presStyleCnt="0"/>
      <dgm:spPr/>
    </dgm:pt>
    <dgm:pt modelId="{1776959D-5CEA-4F8F-8419-54ABB573D3D6}" type="pres">
      <dgm:prSet presAssocID="{2950A22E-592F-4BCF-B6CD-83D3D48D5CD7}" presName="conn2-1" presStyleLbl="parChTrans1D3" presStyleIdx="3" presStyleCnt="5"/>
      <dgm:spPr/>
    </dgm:pt>
    <dgm:pt modelId="{ECAB4530-74B9-4EFC-B163-C13705911B35}" type="pres">
      <dgm:prSet presAssocID="{2950A22E-592F-4BCF-B6CD-83D3D48D5CD7}" presName="connTx" presStyleLbl="parChTrans1D3" presStyleIdx="3" presStyleCnt="5"/>
      <dgm:spPr/>
    </dgm:pt>
    <dgm:pt modelId="{2DF594ED-EA11-4399-BB28-C5587789805E}" type="pres">
      <dgm:prSet presAssocID="{698B1453-145A-4CD5-9164-F1784287CD7A}" presName="root2" presStyleCnt="0"/>
      <dgm:spPr/>
    </dgm:pt>
    <dgm:pt modelId="{0AEB18E7-4DE3-4A88-B61E-B21619EFD473}" type="pres">
      <dgm:prSet presAssocID="{698B1453-145A-4CD5-9164-F1784287CD7A}" presName="LevelTwoTextNode" presStyleLbl="node3" presStyleIdx="3" presStyleCnt="5" custScaleX="126949" custLinFactNeighborX="16920">
        <dgm:presLayoutVars>
          <dgm:chPref val="3"/>
        </dgm:presLayoutVars>
      </dgm:prSet>
      <dgm:spPr/>
    </dgm:pt>
    <dgm:pt modelId="{C2BD8205-805B-43F2-813F-AF53335BD1FF}" type="pres">
      <dgm:prSet presAssocID="{698B1453-145A-4CD5-9164-F1784287CD7A}" presName="level3hierChild" presStyleCnt="0"/>
      <dgm:spPr/>
    </dgm:pt>
    <dgm:pt modelId="{B26CA03B-C052-4B77-8355-CA8BE92025D3}" type="pres">
      <dgm:prSet presAssocID="{A3FC1983-ABA4-4BF2-B45B-D12A606ED38E}" presName="conn2-1" presStyleLbl="parChTrans1D3" presStyleIdx="4" presStyleCnt="5"/>
      <dgm:spPr/>
    </dgm:pt>
    <dgm:pt modelId="{7BDF523D-95C3-4AEB-A0B1-EF7260DF6EE6}" type="pres">
      <dgm:prSet presAssocID="{A3FC1983-ABA4-4BF2-B45B-D12A606ED38E}" presName="connTx" presStyleLbl="parChTrans1D3" presStyleIdx="4" presStyleCnt="5"/>
      <dgm:spPr/>
    </dgm:pt>
    <dgm:pt modelId="{26569C43-0BF3-416F-A1F3-3617541EFE1A}" type="pres">
      <dgm:prSet presAssocID="{62930F72-9659-45C8-BF84-EDD0C849DACD}" presName="root2" presStyleCnt="0"/>
      <dgm:spPr/>
    </dgm:pt>
    <dgm:pt modelId="{BC93492B-4BE4-4AF3-A51D-65DC7AFC525B}" type="pres">
      <dgm:prSet presAssocID="{62930F72-9659-45C8-BF84-EDD0C849DACD}" presName="LevelTwoTextNode" presStyleLbl="node3" presStyleIdx="4" presStyleCnt="5" custScaleX="127030" custScaleY="99966" custLinFactNeighborX="16920">
        <dgm:presLayoutVars>
          <dgm:chPref val="3"/>
        </dgm:presLayoutVars>
      </dgm:prSet>
      <dgm:spPr/>
    </dgm:pt>
    <dgm:pt modelId="{7BD706AB-BB52-4861-90AD-95375CEB78FE}" type="pres">
      <dgm:prSet presAssocID="{62930F72-9659-45C8-BF84-EDD0C849DACD}" presName="level3hierChild" presStyleCnt="0"/>
      <dgm:spPr/>
    </dgm:pt>
  </dgm:ptLst>
  <dgm:cxnLst>
    <dgm:cxn modelId="{4561D103-7F3D-4973-8FF5-167CDF21DBF2}" srcId="{27CB5F0E-84FF-4304-A573-395B6EC99C81}" destId="{F63F2E0C-FC0B-4D90-B491-BE520CAAA78F}" srcOrd="0" destOrd="0" parTransId="{C6329323-7CBB-4C59-B143-4BA39B450F13}" sibTransId="{B90A57B8-CA41-46D3-BC0B-D69A198D538F}"/>
    <dgm:cxn modelId="{B748D503-F296-4707-99A0-1A7099832405}" type="presOf" srcId="{8F834B74-759F-41CA-8364-7AF424719A1D}" destId="{45CB784B-8C83-43A4-90ED-C9DB43ACF385}" srcOrd="0" destOrd="0" presId="urn:microsoft.com/office/officeart/2008/layout/HorizontalMultiLevelHierarchy"/>
    <dgm:cxn modelId="{14687429-0C44-418A-A9E7-21662847FFCB}" type="presOf" srcId="{96D3BC4F-1D74-48AD-A723-4C82C212F877}" destId="{85D91DAC-B502-4CD8-8F49-91C84272045B}" srcOrd="0" destOrd="0" presId="urn:microsoft.com/office/officeart/2008/layout/HorizontalMultiLevelHierarchy"/>
    <dgm:cxn modelId="{938E2F2C-66F8-49AC-A61A-B1E7C14CCE9B}" type="presOf" srcId="{E4C52A32-394C-4255-9009-D7812D372192}" destId="{BB2C409F-1A88-4933-B8C2-DFE99D9AEB65}" srcOrd="0" destOrd="0" presId="urn:microsoft.com/office/officeart/2008/layout/HorizontalMultiLevelHierarchy"/>
    <dgm:cxn modelId="{02B0723C-1B5F-466A-A5E1-12974BC8DCB9}" type="presOf" srcId="{A3FC1983-ABA4-4BF2-B45B-D12A606ED38E}" destId="{7BDF523D-95C3-4AEB-A0B1-EF7260DF6EE6}" srcOrd="1" destOrd="0" presId="urn:microsoft.com/office/officeart/2008/layout/HorizontalMultiLevelHierarchy"/>
    <dgm:cxn modelId="{20F2023D-02A2-44CD-9F02-F15F7FD16F89}" srcId="{27CB5F0E-84FF-4304-A573-395B6EC99C81}" destId="{62930F72-9659-45C8-BF84-EDD0C849DACD}" srcOrd="4" destOrd="0" parTransId="{A3FC1983-ABA4-4BF2-B45B-D12A606ED38E}" sibTransId="{1EA3EF8E-A434-4024-BB0B-F75DB80446D3}"/>
    <dgm:cxn modelId="{5D32D15B-D689-4D9C-B137-732B19F8E49A}" type="presOf" srcId="{698B1453-145A-4CD5-9164-F1784287CD7A}" destId="{0AEB18E7-4DE3-4A88-B61E-B21619EFD473}" srcOrd="0" destOrd="0" presId="urn:microsoft.com/office/officeart/2008/layout/HorizontalMultiLevelHierarchy"/>
    <dgm:cxn modelId="{77676663-1402-447D-AAC5-BB731B82FDDC}" srcId="{27CB5F0E-84FF-4304-A573-395B6EC99C81}" destId="{08533B76-E5A4-4DD7-A8BF-8432640717BE}" srcOrd="2" destOrd="0" parTransId="{8F834B74-759F-41CA-8364-7AF424719A1D}" sibTransId="{D7E8A04F-4E20-4DAC-88B8-8182B1214B60}"/>
    <dgm:cxn modelId="{584DBB63-26F2-4F29-BDFC-0ECA6363E348}" type="presOf" srcId="{F63F2E0C-FC0B-4D90-B491-BE520CAAA78F}" destId="{F9F67FF2-D16C-4433-AAE7-1346BD85505B}" srcOrd="0" destOrd="0" presId="urn:microsoft.com/office/officeart/2008/layout/HorizontalMultiLevelHierarchy"/>
    <dgm:cxn modelId="{EFC2CD47-9FF5-4CF3-B76D-2F7508B6724F}" type="presOf" srcId="{DD6480BF-A70D-4C53-A38E-60FEEDE6C29B}" destId="{666F5D9E-4090-4C11-A988-9D90F4E92260}" srcOrd="0" destOrd="0" presId="urn:microsoft.com/office/officeart/2008/layout/HorizontalMultiLevelHierarchy"/>
    <dgm:cxn modelId="{9F171168-D5C3-43D1-9C7D-63A8331DB258}" type="presOf" srcId="{7DADE4E3-7271-4873-9F9B-49BA509B633A}" destId="{9ACBE566-1CD9-48BB-9013-F5F86F236647}" srcOrd="1" destOrd="0" presId="urn:microsoft.com/office/officeart/2008/layout/HorizontalMultiLevelHierarchy"/>
    <dgm:cxn modelId="{C2E6946A-95DB-4C09-BC81-00C770922C70}" srcId="{DD6480BF-A70D-4C53-A38E-60FEEDE6C29B}" destId="{96D3BC4F-1D74-48AD-A723-4C82C212F877}" srcOrd="0" destOrd="0" parTransId="{7DADE4E3-7271-4873-9F9B-49BA509B633A}" sibTransId="{A99589DF-9E14-4F58-BCCC-132FC4E5615B}"/>
    <dgm:cxn modelId="{91A5C06D-5049-40EA-931C-D61881EFBC73}" type="presOf" srcId="{DC01F4BD-DF63-4F5D-9D66-61A7139B6290}" destId="{C4FD51DD-5DBF-48C6-A9BC-E05A40CEAC0E}" srcOrd="0" destOrd="0" presId="urn:microsoft.com/office/officeart/2008/layout/HorizontalMultiLevelHierarchy"/>
    <dgm:cxn modelId="{00CCCE4E-4170-4EE8-AE1C-99BE9264D0A3}" type="presOf" srcId="{E4C52A32-394C-4255-9009-D7812D372192}" destId="{B7C77CD9-DC9D-4230-8D89-52C8732C592B}" srcOrd="1" destOrd="0" presId="urn:microsoft.com/office/officeart/2008/layout/HorizontalMultiLevelHierarchy"/>
    <dgm:cxn modelId="{F5850356-6C71-4279-89F8-0AF4DA211CC3}" type="presOf" srcId="{08533B76-E5A4-4DD7-A8BF-8432640717BE}" destId="{A4F79349-33AD-4AD7-AF0A-D918C8CE4D75}" srcOrd="0" destOrd="0" presId="urn:microsoft.com/office/officeart/2008/layout/HorizontalMultiLevelHierarchy"/>
    <dgm:cxn modelId="{9C57C859-A1D4-4890-B174-C52B0DDEB46E}" type="presOf" srcId="{7DADE4E3-7271-4873-9F9B-49BA509B633A}" destId="{DCD784F6-88B8-487D-AA82-B96FEC4065CD}" srcOrd="0" destOrd="0" presId="urn:microsoft.com/office/officeart/2008/layout/HorizontalMultiLevelHierarchy"/>
    <dgm:cxn modelId="{FA6A8C7C-8595-4288-B8C7-13EC3B18DF2C}" type="presOf" srcId="{C6329323-7CBB-4C59-B143-4BA39B450F13}" destId="{18A05692-0B14-431A-9369-47ED6D008D67}" srcOrd="1" destOrd="0" presId="urn:microsoft.com/office/officeart/2008/layout/HorizontalMultiLevelHierarchy"/>
    <dgm:cxn modelId="{6E86B27F-4869-4C2B-B23A-B8482EF49A1C}" srcId="{DD6480BF-A70D-4C53-A38E-60FEEDE6C29B}" destId="{27CB5F0E-84FF-4304-A573-395B6EC99C81}" srcOrd="1" destOrd="0" parTransId="{D6E7FA50-DDB1-4007-8D70-A45001B046D6}" sibTransId="{F7F0CFE0-793A-4B76-8097-2C313350C424}"/>
    <dgm:cxn modelId="{8A32C78F-9FA0-405B-9AC8-6330BB596C82}" type="presOf" srcId="{2950A22E-592F-4BCF-B6CD-83D3D48D5CD7}" destId="{1776959D-5CEA-4F8F-8419-54ABB573D3D6}" srcOrd="0" destOrd="0" presId="urn:microsoft.com/office/officeart/2008/layout/HorizontalMultiLevelHierarchy"/>
    <dgm:cxn modelId="{3577F091-5E41-49C1-9B0D-C9F1139B5D02}" type="presOf" srcId="{27CB5F0E-84FF-4304-A573-395B6EC99C81}" destId="{F44AD48A-7990-4417-8619-67186AFD84E3}" srcOrd="0" destOrd="0" presId="urn:microsoft.com/office/officeart/2008/layout/HorizontalMultiLevelHierarchy"/>
    <dgm:cxn modelId="{A62D0594-08E6-4296-898A-80A7C2BEED10}" srcId="{27CB5F0E-84FF-4304-A573-395B6EC99C81}" destId="{6706437D-6889-494F-92CC-53897F422A61}" srcOrd="1" destOrd="0" parTransId="{E4C52A32-394C-4255-9009-D7812D372192}" sibTransId="{A785EB39-071F-406D-891D-0E12E596A4B7}"/>
    <dgm:cxn modelId="{2825029D-4553-48FE-8346-80A86C4E5248}" srcId="{27CB5F0E-84FF-4304-A573-395B6EC99C81}" destId="{698B1453-145A-4CD5-9164-F1784287CD7A}" srcOrd="3" destOrd="0" parTransId="{2950A22E-592F-4BCF-B6CD-83D3D48D5CD7}" sibTransId="{6F77528F-230D-4519-B28F-9C9072EE0A2F}"/>
    <dgm:cxn modelId="{FF627CA4-BCC8-4074-8D2C-DCCED7442177}" type="presOf" srcId="{D6E7FA50-DDB1-4007-8D70-A45001B046D6}" destId="{BB7D852B-0E8D-4115-AEB6-AD781448FC8F}" srcOrd="1" destOrd="0" presId="urn:microsoft.com/office/officeart/2008/layout/HorizontalMultiLevelHierarchy"/>
    <dgm:cxn modelId="{5363BCAB-5467-472E-A01A-1BCABC507FF5}" type="presOf" srcId="{62930F72-9659-45C8-BF84-EDD0C849DACD}" destId="{BC93492B-4BE4-4AF3-A51D-65DC7AFC525B}" srcOrd="0" destOrd="0" presId="urn:microsoft.com/office/officeart/2008/layout/HorizontalMultiLevelHierarchy"/>
    <dgm:cxn modelId="{2E215BB4-A972-4B35-84DC-EA470C326C1F}" type="presOf" srcId="{C6329323-7CBB-4C59-B143-4BA39B450F13}" destId="{45103DC3-3DB6-4090-8AEB-C02ACBE02FB6}" srcOrd="0" destOrd="0" presId="urn:microsoft.com/office/officeart/2008/layout/HorizontalMultiLevelHierarchy"/>
    <dgm:cxn modelId="{C91E84D7-49CD-44F1-B7EB-54E3BA58AB1E}" type="presOf" srcId="{8F834B74-759F-41CA-8364-7AF424719A1D}" destId="{F3BD26C2-AC1E-43FE-8EDC-78F33779AAC6}" srcOrd="1" destOrd="0" presId="urn:microsoft.com/office/officeart/2008/layout/HorizontalMultiLevelHierarchy"/>
    <dgm:cxn modelId="{A08F7EDE-283D-410D-901A-231D242D3C5C}" type="presOf" srcId="{2950A22E-592F-4BCF-B6CD-83D3D48D5CD7}" destId="{ECAB4530-74B9-4EFC-B163-C13705911B35}" srcOrd="1" destOrd="0" presId="urn:microsoft.com/office/officeart/2008/layout/HorizontalMultiLevelHierarchy"/>
    <dgm:cxn modelId="{0B0F2CED-F465-4AB0-931A-A8B1F98CEBD8}" srcId="{DC01F4BD-DF63-4F5D-9D66-61A7139B6290}" destId="{DD6480BF-A70D-4C53-A38E-60FEEDE6C29B}" srcOrd="0" destOrd="0" parTransId="{E710E2C8-9893-4DD7-A9D5-34C1976467DF}" sibTransId="{1F49E7A9-B43E-41FE-AA81-638A83D89084}"/>
    <dgm:cxn modelId="{46AA98F1-37C5-42E0-8410-044DE62EAC60}" type="presOf" srcId="{D6E7FA50-DDB1-4007-8D70-A45001B046D6}" destId="{198A39BA-45A4-4526-A267-ACC83EB7544D}" srcOrd="0" destOrd="0" presId="urn:microsoft.com/office/officeart/2008/layout/HorizontalMultiLevelHierarchy"/>
    <dgm:cxn modelId="{F008EBF2-BB81-4E68-9FA7-5AA248BCE6E3}" type="presOf" srcId="{A3FC1983-ABA4-4BF2-B45B-D12A606ED38E}" destId="{B26CA03B-C052-4B77-8355-CA8BE92025D3}" srcOrd="0" destOrd="0" presId="urn:microsoft.com/office/officeart/2008/layout/HorizontalMultiLevelHierarchy"/>
    <dgm:cxn modelId="{4E7B20FE-B8AA-4C4D-89D7-5834C888CEB9}" type="presOf" srcId="{6706437D-6889-494F-92CC-53897F422A61}" destId="{3233A81E-3DDD-4413-BF77-FA29CB1685F0}" srcOrd="0" destOrd="0" presId="urn:microsoft.com/office/officeart/2008/layout/HorizontalMultiLevelHierarchy"/>
    <dgm:cxn modelId="{D2757D9C-3DCC-40C8-9E48-30B48367E323}" type="presParOf" srcId="{C4FD51DD-5DBF-48C6-A9BC-E05A40CEAC0E}" destId="{83117FFE-976A-4174-BDA5-FF4F746D9158}" srcOrd="0" destOrd="0" presId="urn:microsoft.com/office/officeart/2008/layout/HorizontalMultiLevelHierarchy"/>
    <dgm:cxn modelId="{97C5AEF1-49BA-4F04-AB71-93D8C10DB3D5}" type="presParOf" srcId="{83117FFE-976A-4174-BDA5-FF4F746D9158}" destId="{666F5D9E-4090-4C11-A988-9D90F4E92260}" srcOrd="0" destOrd="0" presId="urn:microsoft.com/office/officeart/2008/layout/HorizontalMultiLevelHierarchy"/>
    <dgm:cxn modelId="{B4BCDF3D-AAAD-458E-8B05-80289911017A}" type="presParOf" srcId="{83117FFE-976A-4174-BDA5-FF4F746D9158}" destId="{E7389EED-A4E9-4E75-90DE-6EBE94E5A649}" srcOrd="1" destOrd="0" presId="urn:microsoft.com/office/officeart/2008/layout/HorizontalMultiLevelHierarchy"/>
    <dgm:cxn modelId="{97525C22-EF25-4907-B4CD-B6BA92A9186E}" type="presParOf" srcId="{E7389EED-A4E9-4E75-90DE-6EBE94E5A649}" destId="{DCD784F6-88B8-487D-AA82-B96FEC4065CD}" srcOrd="0" destOrd="0" presId="urn:microsoft.com/office/officeart/2008/layout/HorizontalMultiLevelHierarchy"/>
    <dgm:cxn modelId="{B0A7C97D-8624-4B51-B90B-41FCC947F2C0}" type="presParOf" srcId="{DCD784F6-88B8-487D-AA82-B96FEC4065CD}" destId="{9ACBE566-1CD9-48BB-9013-F5F86F236647}" srcOrd="0" destOrd="0" presId="urn:microsoft.com/office/officeart/2008/layout/HorizontalMultiLevelHierarchy"/>
    <dgm:cxn modelId="{7B6E694D-987B-4ADD-BED9-B921D04F969D}" type="presParOf" srcId="{E7389EED-A4E9-4E75-90DE-6EBE94E5A649}" destId="{A812D829-8E52-48DC-8B83-49159D47979D}" srcOrd="1" destOrd="0" presId="urn:microsoft.com/office/officeart/2008/layout/HorizontalMultiLevelHierarchy"/>
    <dgm:cxn modelId="{41C61FE9-40EA-4A92-8E3B-7B3C2717F577}" type="presParOf" srcId="{A812D829-8E52-48DC-8B83-49159D47979D}" destId="{85D91DAC-B502-4CD8-8F49-91C84272045B}" srcOrd="0" destOrd="0" presId="urn:microsoft.com/office/officeart/2008/layout/HorizontalMultiLevelHierarchy"/>
    <dgm:cxn modelId="{8B38323D-F06E-4AD7-B454-696C2E6BF4D0}" type="presParOf" srcId="{A812D829-8E52-48DC-8B83-49159D47979D}" destId="{93AFFD06-F310-44D0-9474-7AAA8CADD68B}" srcOrd="1" destOrd="0" presId="urn:microsoft.com/office/officeart/2008/layout/HorizontalMultiLevelHierarchy"/>
    <dgm:cxn modelId="{83338204-8A25-4FA7-8694-24FE7B0D6292}" type="presParOf" srcId="{E7389EED-A4E9-4E75-90DE-6EBE94E5A649}" destId="{198A39BA-45A4-4526-A267-ACC83EB7544D}" srcOrd="2" destOrd="0" presId="urn:microsoft.com/office/officeart/2008/layout/HorizontalMultiLevelHierarchy"/>
    <dgm:cxn modelId="{E99DBEC5-D95D-46E6-A6A6-8C2F5CE9CF61}" type="presParOf" srcId="{198A39BA-45A4-4526-A267-ACC83EB7544D}" destId="{BB7D852B-0E8D-4115-AEB6-AD781448FC8F}" srcOrd="0" destOrd="0" presId="urn:microsoft.com/office/officeart/2008/layout/HorizontalMultiLevelHierarchy"/>
    <dgm:cxn modelId="{00E36027-8C34-499F-9CFF-AA0D4BE8905F}" type="presParOf" srcId="{E7389EED-A4E9-4E75-90DE-6EBE94E5A649}" destId="{3BFB669F-BD76-4418-8580-62173780211F}" srcOrd="3" destOrd="0" presId="urn:microsoft.com/office/officeart/2008/layout/HorizontalMultiLevelHierarchy"/>
    <dgm:cxn modelId="{EB2E6A0C-A0C6-43F4-88A2-E9F0E42EC905}" type="presParOf" srcId="{3BFB669F-BD76-4418-8580-62173780211F}" destId="{F44AD48A-7990-4417-8619-67186AFD84E3}" srcOrd="0" destOrd="0" presId="urn:microsoft.com/office/officeart/2008/layout/HorizontalMultiLevelHierarchy"/>
    <dgm:cxn modelId="{29D73353-7D4D-422E-BE33-5015D905CEFD}" type="presParOf" srcId="{3BFB669F-BD76-4418-8580-62173780211F}" destId="{2743FA14-6163-4C63-8052-5D1949E52591}" srcOrd="1" destOrd="0" presId="urn:microsoft.com/office/officeart/2008/layout/HorizontalMultiLevelHierarchy"/>
    <dgm:cxn modelId="{DCCFCCB0-6E2B-479C-AE27-E9D0F4597C80}" type="presParOf" srcId="{2743FA14-6163-4C63-8052-5D1949E52591}" destId="{45103DC3-3DB6-4090-8AEB-C02ACBE02FB6}" srcOrd="0" destOrd="0" presId="urn:microsoft.com/office/officeart/2008/layout/HorizontalMultiLevelHierarchy"/>
    <dgm:cxn modelId="{50F381BF-F758-4EE2-B7AF-C83828D26C8F}" type="presParOf" srcId="{45103DC3-3DB6-4090-8AEB-C02ACBE02FB6}" destId="{18A05692-0B14-431A-9369-47ED6D008D67}" srcOrd="0" destOrd="0" presId="urn:microsoft.com/office/officeart/2008/layout/HorizontalMultiLevelHierarchy"/>
    <dgm:cxn modelId="{38982733-6BD9-40C3-9A10-6EA4C089E0A4}" type="presParOf" srcId="{2743FA14-6163-4C63-8052-5D1949E52591}" destId="{29ABF065-14CD-4989-B98A-4167E5C05DA6}" srcOrd="1" destOrd="0" presId="urn:microsoft.com/office/officeart/2008/layout/HorizontalMultiLevelHierarchy"/>
    <dgm:cxn modelId="{E247E3A5-741D-4FB4-9528-10CBAF623FD1}" type="presParOf" srcId="{29ABF065-14CD-4989-B98A-4167E5C05DA6}" destId="{F9F67FF2-D16C-4433-AAE7-1346BD85505B}" srcOrd="0" destOrd="0" presId="urn:microsoft.com/office/officeart/2008/layout/HorizontalMultiLevelHierarchy"/>
    <dgm:cxn modelId="{D63654B8-D639-4D50-86A5-DF03B8667086}" type="presParOf" srcId="{29ABF065-14CD-4989-B98A-4167E5C05DA6}" destId="{32D6E0D6-B7E9-481F-AAA7-586C44B73A0E}" srcOrd="1" destOrd="0" presId="urn:microsoft.com/office/officeart/2008/layout/HorizontalMultiLevelHierarchy"/>
    <dgm:cxn modelId="{0E253605-C432-4079-8FCC-9B142795BEA1}" type="presParOf" srcId="{2743FA14-6163-4C63-8052-5D1949E52591}" destId="{BB2C409F-1A88-4933-B8C2-DFE99D9AEB65}" srcOrd="2" destOrd="0" presId="urn:microsoft.com/office/officeart/2008/layout/HorizontalMultiLevelHierarchy"/>
    <dgm:cxn modelId="{D9D86938-4E0D-40B4-8C6A-DCA37255CBC8}" type="presParOf" srcId="{BB2C409F-1A88-4933-B8C2-DFE99D9AEB65}" destId="{B7C77CD9-DC9D-4230-8D89-52C8732C592B}" srcOrd="0" destOrd="0" presId="urn:microsoft.com/office/officeart/2008/layout/HorizontalMultiLevelHierarchy"/>
    <dgm:cxn modelId="{5F51F0B2-24A9-4BBA-B036-7C4DFFC12216}" type="presParOf" srcId="{2743FA14-6163-4C63-8052-5D1949E52591}" destId="{1AAE4ABF-C19D-43EE-87F4-F856DF0C06CB}" srcOrd="3" destOrd="0" presId="urn:microsoft.com/office/officeart/2008/layout/HorizontalMultiLevelHierarchy"/>
    <dgm:cxn modelId="{2E087950-C9EC-49A9-91B4-852442643F1F}" type="presParOf" srcId="{1AAE4ABF-C19D-43EE-87F4-F856DF0C06CB}" destId="{3233A81E-3DDD-4413-BF77-FA29CB1685F0}" srcOrd="0" destOrd="0" presId="urn:microsoft.com/office/officeart/2008/layout/HorizontalMultiLevelHierarchy"/>
    <dgm:cxn modelId="{6C092284-0E02-465C-B84D-D8CD5C221BE8}" type="presParOf" srcId="{1AAE4ABF-C19D-43EE-87F4-F856DF0C06CB}" destId="{89241FC7-5ABA-4914-B7B7-0B4366D8CE95}" srcOrd="1" destOrd="0" presId="urn:microsoft.com/office/officeart/2008/layout/HorizontalMultiLevelHierarchy"/>
    <dgm:cxn modelId="{F90E98D7-5EB9-4E52-AD10-4D9459E2CFB4}" type="presParOf" srcId="{2743FA14-6163-4C63-8052-5D1949E52591}" destId="{45CB784B-8C83-43A4-90ED-C9DB43ACF385}" srcOrd="4" destOrd="0" presId="urn:microsoft.com/office/officeart/2008/layout/HorizontalMultiLevelHierarchy"/>
    <dgm:cxn modelId="{A3102F16-80C5-4AE1-901E-760431C3989B}" type="presParOf" srcId="{45CB784B-8C83-43A4-90ED-C9DB43ACF385}" destId="{F3BD26C2-AC1E-43FE-8EDC-78F33779AAC6}" srcOrd="0" destOrd="0" presId="urn:microsoft.com/office/officeart/2008/layout/HorizontalMultiLevelHierarchy"/>
    <dgm:cxn modelId="{305CD672-5CC0-4CAA-9F64-7638609E96AD}" type="presParOf" srcId="{2743FA14-6163-4C63-8052-5D1949E52591}" destId="{76883BAC-CA72-4A82-B924-B4E3963A3257}" srcOrd="5" destOrd="0" presId="urn:microsoft.com/office/officeart/2008/layout/HorizontalMultiLevelHierarchy"/>
    <dgm:cxn modelId="{0BBCD9A2-6451-4805-8E43-8759591A21C7}" type="presParOf" srcId="{76883BAC-CA72-4A82-B924-B4E3963A3257}" destId="{A4F79349-33AD-4AD7-AF0A-D918C8CE4D75}" srcOrd="0" destOrd="0" presId="urn:microsoft.com/office/officeart/2008/layout/HorizontalMultiLevelHierarchy"/>
    <dgm:cxn modelId="{6EA7285D-E34E-48F0-BF80-D5F3CBC1BB1F}" type="presParOf" srcId="{76883BAC-CA72-4A82-B924-B4E3963A3257}" destId="{7429281D-D453-4AD0-90F2-DBDAFECAB8C0}" srcOrd="1" destOrd="0" presId="urn:microsoft.com/office/officeart/2008/layout/HorizontalMultiLevelHierarchy"/>
    <dgm:cxn modelId="{D6E9DC4B-6352-4FAE-9440-EEA18EC923F6}" type="presParOf" srcId="{2743FA14-6163-4C63-8052-5D1949E52591}" destId="{1776959D-5CEA-4F8F-8419-54ABB573D3D6}" srcOrd="6" destOrd="0" presId="urn:microsoft.com/office/officeart/2008/layout/HorizontalMultiLevelHierarchy"/>
    <dgm:cxn modelId="{84F9C25B-21A8-4ABF-A0CB-EBE850124ABF}" type="presParOf" srcId="{1776959D-5CEA-4F8F-8419-54ABB573D3D6}" destId="{ECAB4530-74B9-4EFC-B163-C13705911B35}" srcOrd="0" destOrd="0" presId="urn:microsoft.com/office/officeart/2008/layout/HorizontalMultiLevelHierarchy"/>
    <dgm:cxn modelId="{6359206A-4E96-4F89-85E5-0B072B442F42}" type="presParOf" srcId="{2743FA14-6163-4C63-8052-5D1949E52591}" destId="{2DF594ED-EA11-4399-BB28-C5587789805E}" srcOrd="7" destOrd="0" presId="urn:microsoft.com/office/officeart/2008/layout/HorizontalMultiLevelHierarchy"/>
    <dgm:cxn modelId="{FD46EC84-FCC0-4169-A324-3A12F81E3EA8}" type="presParOf" srcId="{2DF594ED-EA11-4399-BB28-C5587789805E}" destId="{0AEB18E7-4DE3-4A88-B61E-B21619EFD473}" srcOrd="0" destOrd="0" presId="urn:microsoft.com/office/officeart/2008/layout/HorizontalMultiLevelHierarchy"/>
    <dgm:cxn modelId="{C353838F-20C5-4725-88BC-CAED47BE1779}" type="presParOf" srcId="{2DF594ED-EA11-4399-BB28-C5587789805E}" destId="{C2BD8205-805B-43F2-813F-AF53335BD1FF}" srcOrd="1" destOrd="0" presId="urn:microsoft.com/office/officeart/2008/layout/HorizontalMultiLevelHierarchy"/>
    <dgm:cxn modelId="{71B3BFD1-F524-42E4-85E0-2B5753C5D0A6}" type="presParOf" srcId="{2743FA14-6163-4C63-8052-5D1949E52591}" destId="{B26CA03B-C052-4B77-8355-CA8BE92025D3}" srcOrd="8" destOrd="0" presId="urn:microsoft.com/office/officeart/2008/layout/HorizontalMultiLevelHierarchy"/>
    <dgm:cxn modelId="{5D66DAF6-B70D-447C-822D-6AA78F37723F}" type="presParOf" srcId="{B26CA03B-C052-4B77-8355-CA8BE92025D3}" destId="{7BDF523D-95C3-4AEB-A0B1-EF7260DF6EE6}" srcOrd="0" destOrd="0" presId="urn:microsoft.com/office/officeart/2008/layout/HorizontalMultiLevelHierarchy"/>
    <dgm:cxn modelId="{4004E508-A42B-4341-B06A-CC7813823224}" type="presParOf" srcId="{2743FA14-6163-4C63-8052-5D1949E52591}" destId="{26569C43-0BF3-416F-A1F3-3617541EFE1A}" srcOrd="9" destOrd="0" presId="urn:microsoft.com/office/officeart/2008/layout/HorizontalMultiLevelHierarchy"/>
    <dgm:cxn modelId="{B19E4065-BD8F-4500-8283-C16B7785A344}" type="presParOf" srcId="{26569C43-0BF3-416F-A1F3-3617541EFE1A}" destId="{BC93492B-4BE4-4AF3-A51D-65DC7AFC525B}" srcOrd="0" destOrd="0" presId="urn:microsoft.com/office/officeart/2008/layout/HorizontalMultiLevelHierarchy"/>
    <dgm:cxn modelId="{93B59F8F-F0D9-4B9C-9629-F92D935ED013}" type="presParOf" srcId="{26569C43-0BF3-416F-A1F3-3617541EFE1A}" destId="{7BD706AB-BB52-4861-90AD-95375CEB78FE}" srcOrd="1" destOrd="0" presId="urn:microsoft.com/office/officeart/2008/layout/HorizontalMultiLevelHierarchy"/>
  </dgm:cxnLst>
  <dgm:bg/>
  <dgm:whole>
    <a:ln w="6350"/>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26CA03B-C052-4B77-8355-CA8BE92025D3}">
      <dsp:nvSpPr>
        <dsp:cNvPr id="0" name=""/>
        <dsp:cNvSpPr/>
      </dsp:nvSpPr>
      <dsp:spPr>
        <a:xfrm>
          <a:off x="2923298" y="1616607"/>
          <a:ext cx="545153" cy="1175380"/>
        </a:xfrm>
        <a:custGeom>
          <a:avLst/>
          <a:gdLst/>
          <a:ahLst/>
          <a:cxnLst/>
          <a:rect l="0" t="0" r="0" b="0"/>
          <a:pathLst>
            <a:path>
              <a:moveTo>
                <a:pt x="0" y="0"/>
              </a:moveTo>
              <a:lnTo>
                <a:pt x="272576" y="0"/>
              </a:lnTo>
              <a:lnTo>
                <a:pt x="272576" y="1175380"/>
              </a:lnTo>
              <a:lnTo>
                <a:pt x="545153" y="117538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latin typeface="Roboto Condensed" panose="02000000000000000000" pitchFamily="2" charset="0"/>
            <a:ea typeface="Roboto Condensed" panose="02000000000000000000" pitchFamily="2" charset="0"/>
          </a:endParaRPr>
        </a:p>
      </dsp:txBody>
      <dsp:txXfrm>
        <a:off x="3163483" y="2171906"/>
        <a:ext cx="64782" cy="64782"/>
      </dsp:txXfrm>
    </dsp:sp>
    <dsp:sp modelId="{1776959D-5CEA-4F8F-8419-54ABB573D3D6}">
      <dsp:nvSpPr>
        <dsp:cNvPr id="0" name=""/>
        <dsp:cNvSpPr/>
      </dsp:nvSpPr>
      <dsp:spPr>
        <a:xfrm>
          <a:off x="2923298" y="1616607"/>
          <a:ext cx="545153" cy="612765"/>
        </a:xfrm>
        <a:custGeom>
          <a:avLst/>
          <a:gdLst/>
          <a:ahLst/>
          <a:cxnLst/>
          <a:rect l="0" t="0" r="0" b="0"/>
          <a:pathLst>
            <a:path>
              <a:moveTo>
                <a:pt x="0" y="0"/>
              </a:moveTo>
              <a:lnTo>
                <a:pt x="272576" y="0"/>
              </a:lnTo>
              <a:lnTo>
                <a:pt x="272576" y="612765"/>
              </a:lnTo>
              <a:lnTo>
                <a:pt x="545153" y="61276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latin typeface="Roboto Condensed" panose="02000000000000000000" pitchFamily="2" charset="0"/>
            <a:ea typeface="Roboto Condensed" panose="02000000000000000000" pitchFamily="2" charset="0"/>
          </a:endParaRPr>
        </a:p>
      </dsp:txBody>
      <dsp:txXfrm>
        <a:off x="3175370" y="1902486"/>
        <a:ext cx="41008" cy="41008"/>
      </dsp:txXfrm>
    </dsp:sp>
    <dsp:sp modelId="{45CB784B-8C83-43A4-90ED-C9DB43ACF385}">
      <dsp:nvSpPr>
        <dsp:cNvPr id="0" name=""/>
        <dsp:cNvSpPr/>
      </dsp:nvSpPr>
      <dsp:spPr>
        <a:xfrm>
          <a:off x="2923298" y="1570887"/>
          <a:ext cx="545153" cy="91440"/>
        </a:xfrm>
        <a:custGeom>
          <a:avLst/>
          <a:gdLst/>
          <a:ahLst/>
          <a:cxnLst/>
          <a:rect l="0" t="0" r="0" b="0"/>
          <a:pathLst>
            <a:path>
              <a:moveTo>
                <a:pt x="0" y="45720"/>
              </a:moveTo>
              <a:lnTo>
                <a:pt x="272576" y="45720"/>
              </a:lnTo>
              <a:lnTo>
                <a:pt x="272576" y="95794"/>
              </a:lnTo>
              <a:lnTo>
                <a:pt x="545153" y="9579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latin typeface="Roboto Condensed" panose="02000000000000000000" pitchFamily="2" charset="0"/>
            <a:ea typeface="Roboto Condensed" panose="02000000000000000000" pitchFamily="2" charset="0"/>
          </a:endParaRPr>
        </a:p>
      </dsp:txBody>
      <dsp:txXfrm>
        <a:off x="3182188" y="1602921"/>
        <a:ext cx="27372" cy="27372"/>
      </dsp:txXfrm>
    </dsp:sp>
    <dsp:sp modelId="{BB2C409F-1A88-4933-B8C2-DFE99D9AEB65}">
      <dsp:nvSpPr>
        <dsp:cNvPr id="0" name=""/>
        <dsp:cNvSpPr/>
      </dsp:nvSpPr>
      <dsp:spPr>
        <a:xfrm>
          <a:off x="2923298" y="1103992"/>
          <a:ext cx="545153" cy="512615"/>
        </a:xfrm>
        <a:custGeom>
          <a:avLst/>
          <a:gdLst/>
          <a:ahLst/>
          <a:cxnLst/>
          <a:rect l="0" t="0" r="0" b="0"/>
          <a:pathLst>
            <a:path>
              <a:moveTo>
                <a:pt x="0" y="512615"/>
              </a:moveTo>
              <a:lnTo>
                <a:pt x="272576" y="512615"/>
              </a:lnTo>
              <a:lnTo>
                <a:pt x="272576" y="0"/>
              </a:lnTo>
              <a:lnTo>
                <a:pt x="545153"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latin typeface="Roboto Condensed" panose="02000000000000000000" pitchFamily="2" charset="0"/>
            <a:ea typeface="Roboto Condensed" panose="02000000000000000000" pitchFamily="2" charset="0"/>
          </a:endParaRPr>
        </a:p>
      </dsp:txBody>
      <dsp:txXfrm>
        <a:off x="3177167" y="1341592"/>
        <a:ext cx="37415" cy="37415"/>
      </dsp:txXfrm>
    </dsp:sp>
    <dsp:sp modelId="{45103DC3-3DB6-4090-8AEB-C02ACBE02FB6}">
      <dsp:nvSpPr>
        <dsp:cNvPr id="0" name=""/>
        <dsp:cNvSpPr/>
      </dsp:nvSpPr>
      <dsp:spPr>
        <a:xfrm>
          <a:off x="2923298" y="541301"/>
          <a:ext cx="545153" cy="1075306"/>
        </a:xfrm>
        <a:custGeom>
          <a:avLst/>
          <a:gdLst/>
          <a:ahLst/>
          <a:cxnLst/>
          <a:rect l="0" t="0" r="0" b="0"/>
          <a:pathLst>
            <a:path>
              <a:moveTo>
                <a:pt x="0" y="1075306"/>
              </a:moveTo>
              <a:lnTo>
                <a:pt x="272576" y="1075306"/>
              </a:lnTo>
              <a:lnTo>
                <a:pt x="272576" y="0"/>
              </a:lnTo>
              <a:lnTo>
                <a:pt x="545153"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latin typeface="Roboto Condensed" panose="02000000000000000000" pitchFamily="2" charset="0"/>
            <a:ea typeface="Roboto Condensed" panose="02000000000000000000" pitchFamily="2" charset="0"/>
          </a:endParaRPr>
        </a:p>
      </dsp:txBody>
      <dsp:txXfrm>
        <a:off x="3165735" y="1048814"/>
        <a:ext cx="60280" cy="60280"/>
      </dsp:txXfrm>
    </dsp:sp>
    <dsp:sp modelId="{198A39BA-45A4-4526-A267-ACC83EB7544D}">
      <dsp:nvSpPr>
        <dsp:cNvPr id="0" name=""/>
        <dsp:cNvSpPr/>
      </dsp:nvSpPr>
      <dsp:spPr>
        <a:xfrm>
          <a:off x="796605" y="1385260"/>
          <a:ext cx="295270" cy="231346"/>
        </a:xfrm>
        <a:custGeom>
          <a:avLst/>
          <a:gdLst/>
          <a:ahLst/>
          <a:cxnLst/>
          <a:rect l="0" t="0" r="0" b="0"/>
          <a:pathLst>
            <a:path>
              <a:moveTo>
                <a:pt x="0" y="0"/>
              </a:moveTo>
              <a:lnTo>
                <a:pt x="147635" y="0"/>
              </a:lnTo>
              <a:lnTo>
                <a:pt x="147635" y="231346"/>
              </a:lnTo>
              <a:lnTo>
                <a:pt x="295270" y="23134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latin typeface="Roboto Condensed" panose="02000000000000000000" pitchFamily="2" charset="0"/>
            <a:ea typeface="Roboto Condensed" panose="02000000000000000000" pitchFamily="2" charset="0"/>
          </a:endParaRPr>
        </a:p>
      </dsp:txBody>
      <dsp:txXfrm>
        <a:off x="934863" y="1491556"/>
        <a:ext cx="18755" cy="18755"/>
      </dsp:txXfrm>
    </dsp:sp>
    <dsp:sp modelId="{DCD784F6-88B8-487D-AA82-B96FEC4065CD}">
      <dsp:nvSpPr>
        <dsp:cNvPr id="0" name=""/>
        <dsp:cNvSpPr/>
      </dsp:nvSpPr>
      <dsp:spPr>
        <a:xfrm>
          <a:off x="796605" y="1103915"/>
          <a:ext cx="295300" cy="281345"/>
        </a:xfrm>
        <a:custGeom>
          <a:avLst/>
          <a:gdLst/>
          <a:ahLst/>
          <a:cxnLst/>
          <a:rect l="0" t="0" r="0" b="0"/>
          <a:pathLst>
            <a:path>
              <a:moveTo>
                <a:pt x="0" y="281345"/>
              </a:moveTo>
              <a:lnTo>
                <a:pt x="147650" y="281345"/>
              </a:lnTo>
              <a:lnTo>
                <a:pt x="147650" y="0"/>
              </a:lnTo>
              <a:lnTo>
                <a:pt x="295300"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latin typeface="Roboto Condensed" panose="02000000000000000000" pitchFamily="2" charset="0"/>
            <a:ea typeface="Roboto Condensed" panose="02000000000000000000" pitchFamily="2" charset="0"/>
          </a:endParaRPr>
        </a:p>
      </dsp:txBody>
      <dsp:txXfrm>
        <a:off x="934058" y="1234391"/>
        <a:ext cx="20393" cy="20393"/>
      </dsp:txXfrm>
    </dsp:sp>
    <dsp:sp modelId="{666F5D9E-4090-4C11-A988-9D90F4E92260}">
      <dsp:nvSpPr>
        <dsp:cNvPr id="0" name=""/>
        <dsp:cNvSpPr/>
      </dsp:nvSpPr>
      <dsp:spPr>
        <a:xfrm rot="16200000">
          <a:off x="-813199" y="1160184"/>
          <a:ext cx="2769457" cy="45015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de-DE" sz="1800" b="1" kern="1200">
              <a:latin typeface="Roboto Condensed" panose="02000000000000000000" pitchFamily="2" charset="0"/>
              <a:ea typeface="Roboto Condensed" panose="02000000000000000000" pitchFamily="2" charset="0"/>
            </a:rPr>
            <a:t> CD-R, DVD oder USB-Stick </a:t>
          </a:r>
          <a:endParaRPr lang="de-DE" sz="1800" kern="1200">
            <a:latin typeface="Roboto Condensed" panose="02000000000000000000" pitchFamily="2" charset="0"/>
            <a:ea typeface="Roboto Condensed" panose="02000000000000000000" pitchFamily="2" charset="0"/>
          </a:endParaRPr>
        </a:p>
      </dsp:txBody>
      <dsp:txXfrm>
        <a:off x="-813199" y="1160184"/>
        <a:ext cx="2769457" cy="450152"/>
      </dsp:txXfrm>
    </dsp:sp>
    <dsp:sp modelId="{85D91DAC-B502-4CD8-8F49-91C84272045B}">
      <dsp:nvSpPr>
        <dsp:cNvPr id="0" name=""/>
        <dsp:cNvSpPr/>
      </dsp:nvSpPr>
      <dsp:spPr>
        <a:xfrm>
          <a:off x="1091905" y="878839"/>
          <a:ext cx="1831422" cy="45015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e-DE" sz="1000" kern="1200">
              <a:latin typeface="Roboto Condensed" panose="02000000000000000000" pitchFamily="2" charset="0"/>
              <a:ea typeface="Roboto Condensed" panose="02000000000000000000" pitchFamily="2" charset="0"/>
            </a:rPr>
            <a:t>Komplettarbeit im PDF-Format</a:t>
          </a:r>
          <a:br>
            <a:rPr lang="de-DE" sz="1000" kern="1200">
              <a:latin typeface="Roboto Condensed" panose="02000000000000000000" pitchFamily="2" charset="0"/>
              <a:ea typeface="Roboto Condensed" panose="02000000000000000000" pitchFamily="2" charset="0"/>
            </a:rPr>
          </a:br>
          <a:r>
            <a:rPr lang="de-DE" sz="1000" kern="1200">
              <a:latin typeface="Roboto Condensed" panose="02000000000000000000" pitchFamily="2" charset="0"/>
              <a:ea typeface="Roboto Condensed" panose="02000000000000000000" pitchFamily="2" charset="0"/>
            </a:rPr>
            <a:t>(Auflösung für Druck – High)</a:t>
          </a:r>
        </a:p>
      </dsp:txBody>
      <dsp:txXfrm>
        <a:off x="1091905" y="878839"/>
        <a:ext cx="1831422" cy="450152"/>
      </dsp:txXfrm>
    </dsp:sp>
    <dsp:sp modelId="{F44AD48A-7990-4417-8619-67186AFD84E3}">
      <dsp:nvSpPr>
        <dsp:cNvPr id="0" name=""/>
        <dsp:cNvSpPr/>
      </dsp:nvSpPr>
      <dsp:spPr>
        <a:xfrm>
          <a:off x="1091876" y="1391531"/>
          <a:ext cx="1831422" cy="45015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e-DE" sz="1000" kern="1200">
              <a:latin typeface="Roboto Condensed" panose="02000000000000000000" pitchFamily="2" charset="0"/>
              <a:ea typeface="Roboto Condensed" panose="02000000000000000000" pitchFamily="2" charset="0"/>
            </a:rPr>
            <a:t>Originale im entspr. Datenformat</a:t>
          </a:r>
        </a:p>
      </dsp:txBody>
      <dsp:txXfrm>
        <a:off x="1091876" y="1391531"/>
        <a:ext cx="1831422" cy="450152"/>
      </dsp:txXfrm>
    </dsp:sp>
    <dsp:sp modelId="{F9F67FF2-D16C-4433-AAE7-1346BD85505B}">
      <dsp:nvSpPr>
        <dsp:cNvPr id="0" name=""/>
        <dsp:cNvSpPr/>
      </dsp:nvSpPr>
      <dsp:spPr>
        <a:xfrm>
          <a:off x="3468451" y="316224"/>
          <a:ext cx="1874403" cy="45015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e-DE" sz="1000" kern="1200">
              <a:latin typeface="Roboto Condensed" panose="02000000000000000000" pitchFamily="2" charset="0"/>
              <a:ea typeface="Roboto Condensed" panose="02000000000000000000" pitchFamily="2" charset="0"/>
            </a:rPr>
            <a:t>Komplettarbeit in Textformat</a:t>
          </a:r>
          <a:br>
            <a:rPr lang="de-DE" sz="1000" kern="1200">
              <a:latin typeface="Roboto Condensed" panose="02000000000000000000" pitchFamily="2" charset="0"/>
              <a:ea typeface="Roboto Condensed" panose="02000000000000000000" pitchFamily="2" charset="0"/>
            </a:rPr>
          </a:br>
          <a:r>
            <a:rPr lang="de-DE" sz="1000" kern="1200">
              <a:latin typeface="Roboto Condensed" panose="02000000000000000000" pitchFamily="2" charset="0"/>
              <a:ea typeface="Roboto Condensed" panose="02000000000000000000" pitchFamily="2" charset="0"/>
            </a:rPr>
            <a:t>(DOCx, ODT … )</a:t>
          </a:r>
        </a:p>
      </dsp:txBody>
      <dsp:txXfrm>
        <a:off x="3468451" y="316224"/>
        <a:ext cx="1874403" cy="450152"/>
      </dsp:txXfrm>
    </dsp:sp>
    <dsp:sp modelId="{3233A81E-3DDD-4413-BF77-FA29CB1685F0}">
      <dsp:nvSpPr>
        <dsp:cNvPr id="0" name=""/>
        <dsp:cNvSpPr/>
      </dsp:nvSpPr>
      <dsp:spPr>
        <a:xfrm>
          <a:off x="3468451" y="878915"/>
          <a:ext cx="1874403" cy="45015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e-DE" sz="1000" kern="1200">
              <a:latin typeface="Roboto Condensed" panose="02000000000000000000" pitchFamily="2" charset="0"/>
              <a:ea typeface="Roboto Condensed" panose="02000000000000000000" pitchFamily="2" charset="0"/>
            </a:rPr>
            <a:t>Bilder und Grafiken</a:t>
          </a:r>
          <a:br>
            <a:rPr lang="de-DE" sz="1000" kern="1200">
              <a:latin typeface="Roboto Condensed" panose="02000000000000000000" pitchFamily="2" charset="0"/>
              <a:ea typeface="Roboto Condensed" panose="02000000000000000000" pitchFamily="2" charset="0"/>
            </a:rPr>
          </a:br>
          <a:r>
            <a:rPr lang="de-DE" sz="1000" kern="1200">
              <a:latin typeface="Roboto Condensed" panose="02000000000000000000" pitchFamily="2" charset="0"/>
              <a:ea typeface="Roboto Condensed" panose="02000000000000000000" pitchFamily="2" charset="0"/>
            </a:rPr>
            <a:t>(JPG, BMP, PNG, VSDx, CDR…)</a:t>
          </a:r>
        </a:p>
      </dsp:txBody>
      <dsp:txXfrm>
        <a:off x="3468451" y="878915"/>
        <a:ext cx="1874403" cy="450152"/>
      </dsp:txXfrm>
    </dsp:sp>
    <dsp:sp modelId="{A4F79349-33AD-4AD7-AF0A-D918C8CE4D75}">
      <dsp:nvSpPr>
        <dsp:cNvPr id="0" name=""/>
        <dsp:cNvSpPr/>
      </dsp:nvSpPr>
      <dsp:spPr>
        <a:xfrm>
          <a:off x="3468451" y="1441606"/>
          <a:ext cx="1874403" cy="45015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e-DE" sz="1000" kern="1200">
              <a:latin typeface="Roboto Condensed" panose="02000000000000000000" pitchFamily="2" charset="0"/>
              <a:ea typeface="Roboto Condensed" panose="02000000000000000000" pitchFamily="2" charset="0"/>
            </a:rPr>
            <a:t>Technische Zeichnungen</a:t>
          </a:r>
          <a:br>
            <a:rPr lang="de-DE" sz="1000" kern="1200">
              <a:latin typeface="Roboto Condensed" panose="02000000000000000000" pitchFamily="2" charset="0"/>
              <a:ea typeface="Roboto Condensed" panose="02000000000000000000" pitchFamily="2" charset="0"/>
            </a:rPr>
          </a:br>
          <a:r>
            <a:rPr lang="de-DE" sz="1000" kern="1200">
              <a:latin typeface="Roboto Condensed" panose="02000000000000000000" pitchFamily="2" charset="0"/>
              <a:ea typeface="Roboto Condensed" panose="02000000000000000000" pitchFamily="2" charset="0"/>
            </a:rPr>
            <a:t>(DXF, VSD)</a:t>
          </a:r>
        </a:p>
      </dsp:txBody>
      <dsp:txXfrm>
        <a:off x="3468451" y="1441606"/>
        <a:ext cx="1874403" cy="450152"/>
      </dsp:txXfrm>
    </dsp:sp>
    <dsp:sp modelId="{0AEB18E7-4DE3-4A88-B61E-B21619EFD473}">
      <dsp:nvSpPr>
        <dsp:cNvPr id="0" name=""/>
        <dsp:cNvSpPr/>
      </dsp:nvSpPr>
      <dsp:spPr>
        <a:xfrm>
          <a:off x="3468451" y="2004297"/>
          <a:ext cx="1874403" cy="450152"/>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e-DE" sz="1000" kern="1200">
              <a:latin typeface="Roboto Condensed" panose="02000000000000000000" pitchFamily="2" charset="0"/>
              <a:ea typeface="Roboto Condensed" panose="02000000000000000000" pitchFamily="2" charset="0"/>
            </a:rPr>
            <a:t>Messdaten</a:t>
          </a:r>
          <a:br>
            <a:rPr lang="de-DE" sz="1000" kern="1200">
              <a:latin typeface="Roboto Condensed" panose="02000000000000000000" pitchFamily="2" charset="0"/>
              <a:ea typeface="Roboto Condensed" panose="02000000000000000000" pitchFamily="2" charset="0"/>
            </a:rPr>
          </a:br>
          <a:r>
            <a:rPr lang="de-DE" sz="1000" kern="1200">
              <a:latin typeface="Roboto Condensed" panose="02000000000000000000" pitchFamily="2" charset="0"/>
              <a:ea typeface="Roboto Condensed" panose="02000000000000000000" pitchFamily="2" charset="0"/>
            </a:rPr>
            <a:t>(XLSx, ACCDB, ASCII)</a:t>
          </a:r>
        </a:p>
      </dsp:txBody>
      <dsp:txXfrm>
        <a:off x="3468451" y="2004297"/>
        <a:ext cx="1874403" cy="450152"/>
      </dsp:txXfrm>
    </dsp:sp>
    <dsp:sp modelId="{BC93492B-4BE4-4AF3-A51D-65DC7AFC525B}">
      <dsp:nvSpPr>
        <dsp:cNvPr id="0" name=""/>
        <dsp:cNvSpPr/>
      </dsp:nvSpPr>
      <dsp:spPr>
        <a:xfrm>
          <a:off x="3468451" y="2566988"/>
          <a:ext cx="1875598" cy="449999"/>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e-DE" sz="1000" kern="1200">
              <a:latin typeface="Roboto Condensed" panose="02000000000000000000" pitchFamily="2" charset="0"/>
              <a:ea typeface="Roboto Condensed" panose="02000000000000000000" pitchFamily="2" charset="0"/>
            </a:rPr>
            <a:t>CITAVI Export der Literatur</a:t>
          </a:r>
        </a:p>
        <a:p>
          <a:pPr marL="0" lvl="0" indent="0" algn="ctr" defTabSz="444500">
            <a:lnSpc>
              <a:spcPct val="90000"/>
            </a:lnSpc>
            <a:spcBef>
              <a:spcPct val="0"/>
            </a:spcBef>
            <a:spcAft>
              <a:spcPct val="35000"/>
            </a:spcAft>
            <a:buNone/>
          </a:pPr>
          <a:r>
            <a:rPr lang="de-DE" sz="1000" kern="1200">
              <a:latin typeface="Roboto Condensed" panose="02000000000000000000" pitchFamily="2" charset="0"/>
              <a:ea typeface="Roboto Condensed" panose="02000000000000000000" pitchFamily="2" charset="0"/>
            </a:rPr>
            <a:t>(als BibTeX inkl. Dateien)</a:t>
          </a:r>
        </a:p>
      </dsp:txBody>
      <dsp:txXfrm>
        <a:off x="3468451" y="2566988"/>
        <a:ext cx="1875598" cy="449999"/>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5E4881AA92846C9997B516C153BDD94"/>
        <w:category>
          <w:name w:val="Allgemein"/>
          <w:gallery w:val="placeholder"/>
        </w:category>
        <w:types>
          <w:type w:val="bbPlcHdr"/>
        </w:types>
        <w:behaviors>
          <w:behavior w:val="content"/>
        </w:behaviors>
        <w:guid w:val="{C3BD7DC6-E759-4691-98D8-6BC85738776E}"/>
      </w:docPartPr>
      <w:docPartBody>
        <w:p w:rsidR="00464C2E" w:rsidRDefault="00E45F9D" w:rsidP="00E45F9D">
          <w:pPr>
            <w:pStyle w:val="A5E4881AA92846C9997B516C153BDD94"/>
          </w:pPr>
          <w:r w:rsidRPr="009949DB">
            <w:rPr>
              <w:rStyle w:val="Platzhaltertext"/>
              <w:highlight w:val="yellow"/>
            </w:rPr>
            <w:t>Wählen Sie ein Element aus.</w:t>
          </w:r>
        </w:p>
      </w:docPartBody>
    </w:docPart>
    <w:docPart>
      <w:docPartPr>
        <w:name w:val="D44AE656BD354D42AD127B9C1F4AF005"/>
        <w:category>
          <w:name w:val="Allgemein"/>
          <w:gallery w:val="placeholder"/>
        </w:category>
        <w:types>
          <w:type w:val="bbPlcHdr"/>
        </w:types>
        <w:behaviors>
          <w:behavior w:val="content"/>
        </w:behaviors>
        <w:guid w:val="{476427AD-C3FB-4DBA-B36C-D923C591A960}"/>
      </w:docPartPr>
      <w:docPartBody>
        <w:p w:rsidR="00464C2E" w:rsidRDefault="00E45F9D" w:rsidP="00E45F9D">
          <w:pPr>
            <w:pStyle w:val="D44AE656BD354D42AD127B9C1F4AF005"/>
          </w:pPr>
          <w:r w:rsidRPr="00803860">
            <w:rPr>
              <w:rStyle w:val="Platzhaltertext"/>
            </w:rPr>
            <w:t>Klicken Sie hier, um ein Datum einzugeben.</w:t>
          </w:r>
        </w:p>
      </w:docPartBody>
    </w:docPart>
    <w:docPart>
      <w:docPartPr>
        <w:name w:val="9C07A052E59B4E718AB44D89939DDF2D"/>
        <w:category>
          <w:name w:val="Allgemein"/>
          <w:gallery w:val="placeholder"/>
        </w:category>
        <w:types>
          <w:type w:val="bbPlcHdr"/>
        </w:types>
        <w:behaviors>
          <w:behavior w:val="content"/>
        </w:behaviors>
        <w:guid w:val="{438AE8C3-D818-4EAC-BB74-FE8CA7A0AFC2}"/>
      </w:docPartPr>
      <w:docPartBody>
        <w:p w:rsidR="00464C2E" w:rsidRDefault="00E45F9D" w:rsidP="00E45F9D">
          <w:pPr>
            <w:pStyle w:val="9C07A052E59B4E718AB44D89939DDF2D"/>
          </w:pPr>
          <w:r w:rsidRPr="00A5221A">
            <w:rPr>
              <w:rStyle w:val="Platzhaltertext"/>
              <w:highlight w:val="yellow"/>
            </w:rPr>
            <w:t>Wählen Sie ein Element aus.</w:t>
          </w:r>
        </w:p>
      </w:docPartBody>
    </w:docPart>
    <w:docPart>
      <w:docPartPr>
        <w:name w:val="9FB267A583784D09BEDA31DFA824FD5A"/>
        <w:category>
          <w:name w:val="Allgemein"/>
          <w:gallery w:val="placeholder"/>
        </w:category>
        <w:types>
          <w:type w:val="bbPlcHdr"/>
        </w:types>
        <w:behaviors>
          <w:behavior w:val="content"/>
        </w:behaviors>
        <w:guid w:val="{4100D26F-3420-4023-9D0E-8EE091C19C47}"/>
      </w:docPartPr>
      <w:docPartBody>
        <w:p w:rsidR="00464C2E" w:rsidRDefault="00E45F9D" w:rsidP="00E45F9D">
          <w:pPr>
            <w:pStyle w:val="9FB267A583784D09BEDA31DFA824FD5A"/>
          </w:pPr>
          <w:r w:rsidRPr="00F94453">
            <w:rPr>
              <w:highlight w:val="yellow"/>
            </w:rPr>
            <w:t>Klicken Sie hier, um ein Datum einzugeben.</w:t>
          </w:r>
        </w:p>
      </w:docPartBody>
    </w:docPart>
    <w:docPart>
      <w:docPartPr>
        <w:name w:val="F459422D241946E89B8DC2BA73BCF216"/>
        <w:category>
          <w:name w:val="Allgemein"/>
          <w:gallery w:val="placeholder"/>
        </w:category>
        <w:types>
          <w:type w:val="bbPlcHdr"/>
        </w:types>
        <w:behaviors>
          <w:behavior w:val="content"/>
        </w:behaviors>
        <w:guid w:val="{EB997B3E-ED39-4A73-A43B-452AEB920EED}"/>
      </w:docPartPr>
      <w:docPartBody>
        <w:p w:rsidR="00464C2E" w:rsidRDefault="00E45F9D" w:rsidP="00E45F9D">
          <w:pPr>
            <w:pStyle w:val="F459422D241946E89B8DC2BA73BCF216"/>
          </w:pPr>
          <w:r w:rsidRPr="00FA7AF9">
            <w:rPr>
              <w:highlight w:val="yellow"/>
            </w:rPr>
            <w:t>Klicken Sie hier, um ein Datum einzugeben.</w:t>
          </w:r>
        </w:p>
      </w:docPartBody>
    </w:docPart>
    <w:docPart>
      <w:docPartPr>
        <w:name w:val="9C8E282C487D44A8B5A4F55F4F30EA18"/>
        <w:category>
          <w:name w:val="Allgemein"/>
          <w:gallery w:val="placeholder"/>
        </w:category>
        <w:types>
          <w:type w:val="bbPlcHdr"/>
        </w:types>
        <w:behaviors>
          <w:behavior w:val="content"/>
        </w:behaviors>
        <w:guid w:val="{5226959D-41A0-4AE9-8576-8C2D30999809}"/>
      </w:docPartPr>
      <w:docPartBody>
        <w:p w:rsidR="00464C2E" w:rsidRDefault="00E45F9D" w:rsidP="00E45F9D">
          <w:pPr>
            <w:pStyle w:val="9C8E282C487D44A8B5A4F55F4F30EA18"/>
          </w:pPr>
          <w:r w:rsidRPr="00FA7AF9">
            <w:rPr>
              <w:highlight w:val="yellow"/>
            </w:rPr>
            <w:t>Klicken Sie hier,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Roboto Light">
    <w:altName w:val="Times New Roman"/>
    <w:panose1 w:val="02000000000000000000"/>
    <w:charset w:val="00"/>
    <w:family w:val="auto"/>
    <w:pitch w:val="variable"/>
    <w:sig w:usb0="E00002FF" w:usb1="5000205B" w:usb2="0000002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Roboto Condensed">
    <w:panose1 w:val="02000000000000000000"/>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Roboto Condensed Light">
    <w:panose1 w:val="02000000000000000000"/>
    <w:charset w:val="00"/>
    <w:family w:val="auto"/>
    <w:pitch w:val="variable"/>
    <w:sig w:usb0="E00002FF" w:usb1="5000205B" w:usb2="00000020" w:usb3="00000000" w:csb0="0000019F" w:csb1="00000000"/>
  </w:font>
  <w:font w:name="Constantia">
    <w:panose1 w:val="02030602050306030303"/>
    <w:charset w:val="00"/>
    <w:family w:val="roman"/>
    <w:pitch w:val="variable"/>
    <w:sig w:usb0="A00002EF" w:usb1="4000204B" w:usb2="00000000" w:usb3="00000000" w:csb0="0000019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5F9D"/>
    <w:rsid w:val="000D13E1"/>
    <w:rsid w:val="001137B5"/>
    <w:rsid w:val="0022174B"/>
    <w:rsid w:val="00353E8D"/>
    <w:rsid w:val="00464C2E"/>
    <w:rsid w:val="00766386"/>
    <w:rsid w:val="009337EA"/>
    <w:rsid w:val="00963D87"/>
    <w:rsid w:val="00E45F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45F9D"/>
    <w:rPr>
      <w:color w:val="808080"/>
    </w:rPr>
  </w:style>
  <w:style w:type="paragraph" w:customStyle="1" w:styleId="A5E4881AA92846C9997B516C153BDD94">
    <w:name w:val="A5E4881AA92846C9997B516C153BDD94"/>
    <w:rsid w:val="00E45F9D"/>
  </w:style>
  <w:style w:type="paragraph" w:customStyle="1" w:styleId="D44AE656BD354D42AD127B9C1F4AF005">
    <w:name w:val="D44AE656BD354D42AD127B9C1F4AF005"/>
    <w:rsid w:val="00E45F9D"/>
  </w:style>
  <w:style w:type="paragraph" w:customStyle="1" w:styleId="9C07A052E59B4E718AB44D89939DDF2D">
    <w:name w:val="9C07A052E59B4E718AB44D89939DDF2D"/>
    <w:rsid w:val="00E45F9D"/>
  </w:style>
  <w:style w:type="paragraph" w:customStyle="1" w:styleId="9FB267A583784D09BEDA31DFA824FD5A">
    <w:name w:val="9FB267A583784D09BEDA31DFA824FD5A"/>
    <w:rsid w:val="00E45F9D"/>
  </w:style>
  <w:style w:type="paragraph" w:customStyle="1" w:styleId="F459422D241946E89B8DC2BA73BCF216">
    <w:name w:val="F459422D241946E89B8DC2BA73BCF216"/>
    <w:rsid w:val="00E45F9D"/>
  </w:style>
  <w:style w:type="paragraph" w:customStyle="1" w:styleId="9C8E282C487D44A8B5A4F55F4F30EA18">
    <w:name w:val="9C8E282C487D44A8B5A4F55F4F30EA18"/>
    <w:rsid w:val="00E45F9D"/>
  </w:style>
  <w:style w:type="paragraph" w:customStyle="1" w:styleId="457071E678024913B5BB0CAEDC2DD25E">
    <w:name w:val="457071E678024913B5BB0CAEDC2DD25E"/>
    <w:rsid w:val="00E45F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6ABA0-937B-4CB9-82A3-CE1B6C5CE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38</Words>
  <Characters>18512</Characters>
  <Application>Microsoft Office Word</Application>
  <DocSecurity>0</DocSecurity>
  <Lines>154</Lines>
  <Paragraphs>42</Paragraphs>
  <ScaleCrop>false</ScaleCrop>
  <HeadingPairs>
    <vt:vector size="2" baseType="variant">
      <vt:variant>
        <vt:lpstr>Titel</vt:lpstr>
      </vt:variant>
      <vt:variant>
        <vt:i4>1</vt:i4>
      </vt:variant>
    </vt:vector>
  </HeadingPairs>
  <TitlesOfParts>
    <vt:vector size="1" baseType="lpstr">
      <vt:lpstr/>
    </vt:vector>
  </TitlesOfParts>
  <Company>TU-Chemnitz</Company>
  <LinksUpToDate>false</LinksUpToDate>
  <CharactersWithSpaces>21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hunold@outlook.de</dc:creator>
  <cp:keywords/>
  <dc:description/>
  <cp:lastModifiedBy>Dr. Holger Unger</cp:lastModifiedBy>
  <cp:revision>7</cp:revision>
  <dcterms:created xsi:type="dcterms:W3CDTF">2020-03-05T14:05:00Z</dcterms:created>
  <dcterms:modified xsi:type="dcterms:W3CDTF">2022-05-27T14:28:00Z</dcterms:modified>
</cp:coreProperties>
</file>